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10769" w:type="dxa"/>
        <w:tblInd w:w="0" w:type="dxa"/>
        <w:tblLayout w:type="fixed"/>
        <w:tblLook w:val="04A0" w:firstRow="1" w:lastRow="0" w:firstColumn="1" w:lastColumn="0" w:noHBand="0" w:noVBand="1"/>
      </w:tblPr>
      <w:tblGrid>
        <w:gridCol w:w="3397"/>
        <w:gridCol w:w="7372"/>
      </w:tblGrid>
      <w:tr w:rsidR="00F37CC3" w:rsidRPr="007C1434" w14:paraId="7F476FA8" w14:textId="77777777" w:rsidTr="00CB66F2">
        <w:tc>
          <w:tcPr>
            <w:tcW w:w="3397" w:type="dxa"/>
            <w:tcBorders>
              <w:top w:val="single" w:sz="4" w:space="0" w:color="auto"/>
              <w:left w:val="single" w:sz="4" w:space="0" w:color="auto"/>
              <w:bottom w:val="single" w:sz="4" w:space="0" w:color="auto"/>
              <w:right w:val="single" w:sz="4" w:space="0" w:color="auto"/>
            </w:tcBorders>
            <w:vAlign w:val="center"/>
            <w:hideMark/>
          </w:tcPr>
          <w:p w14:paraId="25725140" w14:textId="77777777" w:rsidR="00F37CC3" w:rsidRPr="007C1434" w:rsidRDefault="007609A8" w:rsidP="00F37CC3">
            <w:pPr>
              <w:jc w:val="center"/>
              <w:rPr>
                <w:b/>
              </w:rPr>
            </w:pPr>
            <w:r>
              <w:rPr>
                <w:b/>
                <w:color w:val="92D050"/>
                <w:sz w:val="28"/>
              </w:rPr>
              <w:t>Didaktisch-methodischer Kommentar</w:t>
            </w:r>
            <w:r w:rsidR="00F37CC3">
              <w:rPr>
                <w:b/>
                <w:color w:val="92D050"/>
                <w:sz w:val="28"/>
              </w:rPr>
              <w:t xml:space="preserve"> für die Lehrkraft</w:t>
            </w:r>
          </w:p>
        </w:tc>
        <w:tc>
          <w:tcPr>
            <w:tcW w:w="7372" w:type="dxa"/>
            <w:tcBorders>
              <w:top w:val="single" w:sz="4" w:space="0" w:color="auto"/>
              <w:left w:val="single" w:sz="4" w:space="0" w:color="auto"/>
              <w:bottom w:val="single" w:sz="4" w:space="0" w:color="auto"/>
              <w:right w:val="single" w:sz="4" w:space="0" w:color="auto"/>
            </w:tcBorders>
            <w:vAlign w:val="center"/>
            <w:hideMark/>
          </w:tcPr>
          <w:p w14:paraId="2DA3C849" w14:textId="61A88058" w:rsidR="00904F1B" w:rsidRPr="00904F1B" w:rsidRDefault="00503130" w:rsidP="001B78C8">
            <w:pPr>
              <w:jc w:val="center"/>
              <w:rPr>
                <w:b/>
                <w:sz w:val="32"/>
              </w:rPr>
            </w:pPr>
            <w:r>
              <w:rPr>
                <w:b/>
                <w:sz w:val="32"/>
              </w:rPr>
              <w:t xml:space="preserve">Schüleruntersuchung zum </w:t>
            </w:r>
            <w:r w:rsidR="008A2C0F">
              <w:rPr>
                <w:b/>
                <w:sz w:val="32"/>
              </w:rPr>
              <w:t>Mikroplastikgehalt</w:t>
            </w:r>
            <w:r w:rsidR="001B78C8">
              <w:rPr>
                <w:b/>
                <w:sz w:val="32"/>
              </w:rPr>
              <w:t xml:space="preserve"> </w:t>
            </w:r>
            <w:r w:rsidR="008A2C0F">
              <w:rPr>
                <w:b/>
                <w:sz w:val="32"/>
              </w:rPr>
              <w:br/>
              <w:t>von</w:t>
            </w:r>
            <w:r w:rsidR="001B78C8">
              <w:rPr>
                <w:b/>
                <w:sz w:val="32"/>
              </w:rPr>
              <w:t xml:space="preserve"> Fließgewässern</w:t>
            </w:r>
          </w:p>
        </w:tc>
      </w:tr>
      <w:tr w:rsidR="00904F1B" w:rsidRPr="007C1434" w14:paraId="2DD11D55" w14:textId="77777777" w:rsidTr="00055DD4">
        <w:trPr>
          <w:trHeight w:val="3628"/>
        </w:trPr>
        <w:tc>
          <w:tcPr>
            <w:tcW w:w="10769" w:type="dxa"/>
            <w:gridSpan w:val="2"/>
            <w:tcBorders>
              <w:top w:val="single" w:sz="4" w:space="0" w:color="auto"/>
              <w:left w:val="single" w:sz="4" w:space="0" w:color="auto"/>
              <w:bottom w:val="single" w:sz="4" w:space="0" w:color="auto"/>
              <w:right w:val="single" w:sz="4" w:space="0" w:color="auto"/>
            </w:tcBorders>
            <w:vAlign w:val="center"/>
          </w:tcPr>
          <w:p w14:paraId="729389BF" w14:textId="1B2CC7AC" w:rsidR="00904F1B" w:rsidRDefault="00904F1B" w:rsidP="00904F1B"/>
          <w:p w14:paraId="73E24436" w14:textId="402034C5" w:rsidR="001525CD" w:rsidRPr="001525CD" w:rsidRDefault="001525CD" w:rsidP="00080BB3">
            <w:pPr>
              <w:ind w:left="454" w:right="601"/>
              <w:jc w:val="both"/>
              <w:rPr>
                <w:b/>
                <w:sz w:val="28"/>
                <w:szCs w:val="28"/>
              </w:rPr>
            </w:pPr>
            <w:r w:rsidRPr="001525CD">
              <w:rPr>
                <w:b/>
                <w:sz w:val="28"/>
                <w:szCs w:val="28"/>
              </w:rPr>
              <w:t>Fachlicher Hintergrund:</w:t>
            </w:r>
          </w:p>
          <w:p w14:paraId="233FD2C2" w14:textId="5D794504" w:rsidR="001B78C8" w:rsidRDefault="007324F2" w:rsidP="00080BB3">
            <w:pPr>
              <w:ind w:left="454" w:right="601"/>
              <w:jc w:val="both"/>
            </w:pPr>
            <w:r>
              <w:t xml:space="preserve">Kunststoffe weisen viele positive Eigenschaften wie </w:t>
            </w:r>
            <w:r w:rsidRPr="00C100C4">
              <w:t>Flexibilität, Leichtigkeit, Bruchfestigkeit</w:t>
            </w:r>
            <w:r>
              <w:t xml:space="preserve"> oder</w:t>
            </w:r>
            <w:r w:rsidRPr="00C100C4">
              <w:t xml:space="preserve"> Korrosionsbeständigkeit</w:t>
            </w:r>
            <w:r>
              <w:t xml:space="preserve"> auf und finden deshalb Anwendung in unzähligen Produkten des Alltags.</w:t>
            </w:r>
            <w:r w:rsidR="00997AB4">
              <w:t xml:space="preserve"> Die weltweite Produktionsleistung für </w:t>
            </w:r>
            <w:r w:rsidR="00F705D4">
              <w:t xml:space="preserve">Kunststoffe liegt laut aktuellen Angaben von </w:t>
            </w:r>
            <w:r w:rsidR="00F705D4">
              <w:fldChar w:fldCharType="begin" w:fldLock="1"/>
            </w:r>
            <w:r w:rsidR="00F705D4">
              <w:instrText>ADDIN CSL_CITATION {"citationItems":[{"id":"ITEM-1","itemData":{"author":[{"dropping-particle":"","family":"PlasticsEurope","given":"","non-dropping-particle":"","parse-names":false,"suffix":""}],"id":"ITEM-1","issued":{"date-parts":[["2015"]]},"title":"Plastics - the facts 2014/2015: An analysis of European plastics production, demand and waste data","type":"report"},"uris":["http://www.mendeley.com/documents/?uuid=a52d7a11-1114-3351-bc6c-1f72992dbe5b"]}],"mendeley":{"formattedCitation":"(PlasticsEurope, 2015)","manualFormatting":"PlasticsEurope (2015,","plainTextFormattedCitation":"(PlasticsEurope, 2015)","previouslyFormattedCitation":"(PlasticsEurope, 2015)"},"properties":{"noteIndex":0},"schema":"https://github.com/citation-style-language/schema/raw/master/csl-citation.json"}</w:instrText>
            </w:r>
            <w:r w:rsidR="00F705D4">
              <w:fldChar w:fldCharType="separate"/>
            </w:r>
            <w:r w:rsidR="00F705D4" w:rsidRPr="00F705D4">
              <w:rPr>
                <w:noProof/>
              </w:rPr>
              <w:t>PlasticsEurope</w:t>
            </w:r>
            <w:r w:rsidR="00F705D4">
              <w:rPr>
                <w:noProof/>
              </w:rPr>
              <w:t xml:space="preserve"> (</w:t>
            </w:r>
            <w:r w:rsidR="00F705D4" w:rsidRPr="00F705D4">
              <w:rPr>
                <w:noProof/>
              </w:rPr>
              <w:t>2015</w:t>
            </w:r>
            <w:r w:rsidR="00F705D4">
              <w:rPr>
                <w:noProof/>
              </w:rPr>
              <w:t>,</w:t>
            </w:r>
            <w:r w:rsidR="00F705D4">
              <w:fldChar w:fldCharType="end"/>
            </w:r>
            <w:r w:rsidR="00F705D4">
              <w:fldChar w:fldCharType="begin" w:fldLock="1"/>
            </w:r>
            <w:r w:rsidR="00F705D4">
              <w:instrText>ADDIN CSL_CITATION {"citationItems":[{"id":"ITEM-1","itemData":{"author":[{"dropping-particle":"","family":"PlasticsEurope","given":"","non-dropping-particle":"","parse-names":false,"suffix":""}],"id":"ITEM-1","issued":{"date-parts":[["2017"]]},"title":"Plastics - the Facts 2017: An analysis of European plastics production, demand and waste data","type":"report"},"uris":["http://www.mendeley.com/documents/?uuid=99676317-37a5-3c79-8022-e48eb9835032"]}],"mendeley":{"formattedCitation":"(PlasticsEurope, 2017)","manualFormatting":" 2017","plainTextFormattedCitation":"(PlasticsEurope, 2017)","previouslyFormattedCitation":"(PlasticsEurope, 2017)"},"properties":{"noteIndex":0},"schema":"https://github.com/citation-style-language/schema/raw/master/csl-citation.json"}</w:instrText>
            </w:r>
            <w:r w:rsidR="00F705D4">
              <w:fldChar w:fldCharType="separate"/>
            </w:r>
            <w:r w:rsidR="00F705D4" w:rsidRPr="00F705D4">
              <w:rPr>
                <w:noProof/>
              </w:rPr>
              <w:t xml:space="preserve"> 2017</w:t>
            </w:r>
            <w:r w:rsidR="00F705D4">
              <w:fldChar w:fldCharType="end"/>
            </w:r>
            <w:r w:rsidR="00F705D4">
              <w:fldChar w:fldCharType="begin" w:fldLock="1"/>
            </w:r>
            <w:r w:rsidR="00F705D4">
              <w:instrText>ADDIN CSL_CITATION {"citationItems":[{"id":"ITEM-1","itemData":{"author":[{"dropping-particle":"","family":"PlasticsEurope","given":"","non-dropping-particle":"","parse-names":false,"suffix":""}],"id":"ITEM-1","issued":{"date-parts":[["2018"]]},"title":"Plastics - the Facts 2018: An analysis of European plastics production, demand and waste data","type":"report"},"uris":["http://www.mendeley.com/documents/?uuid=e65c0806-654e-410b-9a89-fdac5153c30b"]}],"mendeley":{"formattedCitation":"(PlasticsEurope, 2018)","manualFormatting":", 2018)","plainTextFormattedCitation":"(PlasticsEurope, 2018)","previouslyFormattedCitation":"(PlasticsEurope, 2018)"},"properties":{"noteIndex":0},"schema":"https://github.com/citation-style-language/schema/raw/master/csl-citation.json"}</w:instrText>
            </w:r>
            <w:r w:rsidR="00F705D4">
              <w:fldChar w:fldCharType="separate"/>
            </w:r>
            <w:r w:rsidR="00F705D4" w:rsidRPr="00F705D4">
              <w:rPr>
                <w:noProof/>
              </w:rPr>
              <w:t>, 2018)</w:t>
            </w:r>
            <w:r w:rsidR="00F705D4">
              <w:fldChar w:fldCharType="end"/>
            </w:r>
            <w:r w:rsidR="00F705D4">
              <w:t xml:space="preserve"> bei jährlich mehr als 300 Mio. Tonnen, Tendenz steigend. Der größte Anteil lässt sich im Bereich Verpackungen finden, jedoch gibt es kaum eine Industrie, die ohne Kunststoffe auskommt (vgl. </w:t>
            </w:r>
            <w:r w:rsidR="00F705D4">
              <w:fldChar w:fldCharType="begin"/>
            </w:r>
            <w:r w:rsidR="00F705D4">
              <w:instrText xml:space="preserve"> REF _Ref8473136 \h </w:instrText>
            </w:r>
            <w:r w:rsidR="00F705D4">
              <w:fldChar w:fldCharType="separate"/>
            </w:r>
            <w:r w:rsidR="00B9447F">
              <w:t xml:space="preserve">Abbildung </w:t>
            </w:r>
            <w:r w:rsidR="00B9447F">
              <w:rPr>
                <w:noProof/>
              </w:rPr>
              <w:t>1</w:t>
            </w:r>
            <w:r w:rsidR="00F705D4">
              <w:fldChar w:fldCharType="end"/>
            </w:r>
            <w:r w:rsidR="00F705D4">
              <w:t>).</w:t>
            </w:r>
          </w:p>
          <w:p w14:paraId="20DBF3F2" w14:textId="39E6A731" w:rsidR="00F705D4" w:rsidRDefault="001525CD" w:rsidP="001525CD">
            <w:pPr>
              <w:ind w:left="454" w:right="601"/>
              <w:jc w:val="both"/>
            </w:pPr>
            <w:r>
              <w:rPr>
                <w:noProof/>
              </w:rPr>
              <w:drawing>
                <wp:inline distT="0" distB="0" distL="0" distR="0" wp14:anchorId="5EDD2032" wp14:editId="3A434F70">
                  <wp:extent cx="4610851" cy="2655736"/>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rktanteile_Plastik.tif"/>
                          <pic:cNvPicPr/>
                        </pic:nvPicPr>
                        <pic:blipFill rotWithShape="1">
                          <a:blip r:embed="rId8">
                            <a:extLst>
                              <a:ext uri="{28A0092B-C50C-407E-A947-70E740481C1C}">
                                <a14:useLocalDpi xmlns:a14="http://schemas.microsoft.com/office/drawing/2010/main" val="0"/>
                              </a:ext>
                            </a:extLst>
                          </a:blip>
                          <a:srcRect l="2289" t="3877" r="2879" b="3579"/>
                          <a:stretch/>
                        </pic:blipFill>
                        <pic:spPr bwMode="auto">
                          <a:xfrm>
                            <a:off x="0" y="0"/>
                            <a:ext cx="4613263" cy="2657125"/>
                          </a:xfrm>
                          <a:prstGeom prst="rect">
                            <a:avLst/>
                          </a:prstGeom>
                          <a:ln>
                            <a:noFill/>
                          </a:ln>
                          <a:extLst>
                            <a:ext uri="{53640926-AAD7-44D8-BBD7-CCE9431645EC}">
                              <a14:shadowObscured xmlns:a14="http://schemas.microsoft.com/office/drawing/2010/main"/>
                            </a:ext>
                          </a:extLst>
                        </pic:spPr>
                      </pic:pic>
                    </a:graphicData>
                  </a:graphic>
                </wp:inline>
              </w:drawing>
            </w:r>
          </w:p>
          <w:p w14:paraId="1DE38AB4" w14:textId="5414C3D5" w:rsidR="00F705D4" w:rsidRDefault="00F705D4" w:rsidP="00F705D4">
            <w:pPr>
              <w:pStyle w:val="Beschriftung"/>
              <w:ind w:left="596"/>
            </w:pPr>
            <w:bookmarkStart w:id="0" w:name="_Ref8473136"/>
            <w:r>
              <w:t xml:space="preserve">Abbildung </w:t>
            </w:r>
            <w:fldSimple w:instr=" SEQ Abbildung \* ARABIC ">
              <w:r w:rsidR="00B9447F">
                <w:rPr>
                  <w:noProof/>
                </w:rPr>
                <w:t>1</w:t>
              </w:r>
            </w:fldSimple>
            <w:bookmarkEnd w:id="0"/>
            <w:r>
              <w:t xml:space="preserve">: Marktanteile bei der Verwendung von Kunststoffen; Quelle: </w:t>
            </w:r>
            <w:r>
              <w:fldChar w:fldCharType="begin" w:fldLock="1"/>
            </w:r>
            <w:r w:rsidR="00B25EE3">
              <w:instrText>ADDIN CSL_CITATION {"citationItems":[{"id":"ITEM-1","itemData":{"author":[{"dropping-particle":"","family":"PlasticsEurope","given":"","non-dropping-particle":"","parse-names":false,"suffix":""}],"id":"ITEM-1","issued":{"date-parts":[["2017"]]},"title":"Plastics - the Facts 2017: An analysis of European plastics production, demand and waste data","type":"report"},"uris":["http://www.mendeley.com/documents/?uuid=99676317-37a5-3c79-8022-e48eb9835032"]}],"mendeley":{"formattedCitation":"(PlasticsEurope, 2017)","manualFormatting":"PlasticsEurope (2017)","plainTextFormattedCitation":"(PlasticsEurope, 2017)","previouslyFormattedCitation":"(PlasticsEurope, 2017)"},"properties":{"noteIndex":0},"schema":"https://github.com/citation-style-language/schema/raw/master/csl-citation.json"}</w:instrText>
            </w:r>
            <w:r>
              <w:fldChar w:fldCharType="separate"/>
            </w:r>
            <w:r w:rsidRPr="00F705D4">
              <w:rPr>
                <w:i w:val="0"/>
                <w:noProof/>
              </w:rPr>
              <w:t xml:space="preserve">PlasticsEurope </w:t>
            </w:r>
            <w:r>
              <w:rPr>
                <w:i w:val="0"/>
                <w:noProof/>
              </w:rPr>
              <w:t>(</w:t>
            </w:r>
            <w:r w:rsidRPr="00F705D4">
              <w:rPr>
                <w:i w:val="0"/>
                <w:noProof/>
              </w:rPr>
              <w:t>2017)</w:t>
            </w:r>
            <w:r>
              <w:fldChar w:fldCharType="end"/>
            </w:r>
            <w:r>
              <w:t>.</w:t>
            </w:r>
          </w:p>
          <w:p w14:paraId="0369147D" w14:textId="2D41A891" w:rsidR="00B25EE3" w:rsidRPr="00B25EE3" w:rsidRDefault="00B25EE3" w:rsidP="00B25EE3">
            <w:pPr>
              <w:ind w:left="454" w:right="604"/>
              <w:jc w:val="both"/>
            </w:pPr>
            <w:r>
              <w:t xml:space="preserve">Zeitgleich mit steigender Produktionsleistung fällt eine immer größere Menge an Kunststoffabfällen an, im Jahr 2016 waren es alleine in Europa rund 27 Mio. Tonnen </w:t>
            </w:r>
            <w:r>
              <w:fldChar w:fldCharType="begin" w:fldLock="1"/>
            </w:r>
            <w:r>
              <w:instrText>ADDIN CSL_CITATION {"citationItems":[{"id":"ITEM-1","itemData":{"author":[{"dropping-particle":"","family":"PlasticsEurope","given":"","non-dropping-particle":"","parse-names":false,"suffix":""}],"id":"ITEM-1","issued":{"date-parts":[["2018"]]},"title":"Plastics - the Facts 2018: An analysis of European plastics production, demand and waste data","type":"report"},"uris":["http://www.mendeley.com/documents/?uuid=e65c0806-654e-410b-9a89-fdac5153c30b"]}],"mendeley":{"formattedCitation":"(PlasticsEurope, 2018)","plainTextFormattedCitation":"(PlasticsEurope, 2018)","previouslyFormattedCitation":"(PlasticsEurope, 2018)"},"properties":{"noteIndex":0},"schema":"https://github.com/citation-style-language/schema/raw/master/csl-citation.json"}</w:instrText>
            </w:r>
            <w:r>
              <w:fldChar w:fldCharType="separate"/>
            </w:r>
            <w:r w:rsidRPr="00B25EE3">
              <w:rPr>
                <w:noProof/>
              </w:rPr>
              <w:t>(PlasticsEurope, 2018)</w:t>
            </w:r>
            <w:r>
              <w:fldChar w:fldCharType="end"/>
            </w:r>
            <w:r>
              <w:t xml:space="preserve">. Von diesen Abfällen </w:t>
            </w:r>
            <w:r w:rsidR="000E7696">
              <w:t>werden</w:t>
            </w:r>
            <w:r>
              <w:t xml:space="preserve"> etwa 27 Prozent weder recycelt, noch für die Energiegewinnung genutzt, sondern auf Deponien eingelagert</w:t>
            </w:r>
            <w:r w:rsidR="000E7696">
              <w:t xml:space="preserve">. Häufig </w:t>
            </w:r>
            <w:r w:rsidR="001525CD">
              <w:t xml:space="preserve">kommt es auch zu wilden Deponien </w:t>
            </w:r>
            <w:r w:rsidR="001525CD">
              <w:fldChar w:fldCharType="begin" w:fldLock="1"/>
            </w:r>
            <w:r w:rsidR="001525CD">
              <w:instrText>ADDIN CSL_CITATION {"citationItems":[{"id":"ITEM-1","itemData":{"DOI":"10.1126/science.1260352","ISBN":"9788578110796","ISSN":"0036-8075","PMID":"252464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 R.","non-dropping-particle":"","parse-names":false,"suffix":""},{"dropping-particle":"","family":"Geyer","given":"R.","non-dropping-particle":"","parse-names":false,"suffix":""},{"dropping-particle":"","family":"Wilcox","given":"C.","non-dropping-particle":"","parse-names":false,"suffix":""},{"dropping-particle":"","family":"Siegler","given":"T. R.","non-dropping-particle":"","parse-names":false,"suffix":""},{"dropping-particle":"","family":"Perryman","given":"M.","non-dropping-particle":"","parse-names":false,"suffix":""},{"dropping-particle":"","family":"Andrady","given":"A.","non-dropping-particle":"","parse-names":false,"suffix":""},{"dropping-particle":"","family":"Narayan","given":"R.","non-dropping-particle":"","parse-names":false,"suffix":""},{"dropping-particle":"","family":"Law","given":"K. L.","non-dropping-particle":"","parse-names":false,"suffix":""}],"container-title":"Science","id":"ITEM-1","issue":"6223","issued":{"date-parts":[["2015","2","13"]]},"page":"768-771","title":"Plastic waste inputs from land into the ocean","type":"article-journal","volume":"347"},"uris":["http://www.mendeley.com/documents/?uuid=14f28e7e-d86b-4be3-9692-1b36e9733e93"]}],"mendeley":{"formattedCitation":"(Jambeck et al., 2015)","plainTextFormattedCitation":"(Jambeck et al., 2015)","previouslyFormattedCitation":"(Jambeck et al., 2015)"},"properties":{"noteIndex":0},"schema":"https://github.com/citation-style-language/schema/raw/master/csl-citation.json"}</w:instrText>
            </w:r>
            <w:r w:rsidR="001525CD">
              <w:fldChar w:fldCharType="separate"/>
            </w:r>
            <w:r w:rsidR="001525CD" w:rsidRPr="001525CD">
              <w:rPr>
                <w:noProof/>
              </w:rPr>
              <w:t>(Jambeck et al., 2015)</w:t>
            </w:r>
            <w:r w:rsidR="001525CD">
              <w:fldChar w:fldCharType="end"/>
            </w:r>
            <w:r w:rsidR="001525CD">
              <w:t xml:space="preserve">, von denen aus der Müll leicht von Wind oder Niederschlägen fortgetragen werden kann. </w:t>
            </w:r>
            <w:r w:rsidR="000E7696">
              <w:t>Weitere</w:t>
            </w:r>
            <w:r w:rsidR="001525CD">
              <w:t xml:space="preserve"> Quellen </w:t>
            </w:r>
            <w:r w:rsidR="000E7696">
              <w:t xml:space="preserve">von Kunststoffen in der Umwelt </w:t>
            </w:r>
            <w:r w:rsidR="001525CD">
              <w:t xml:space="preserve">stellen der unfreiwillige Verlust von Frachtladungen oder Fischereimaterial (z.B. verlorene Fischernetze), die direkte Entsorgung, beispielsweise von Schiffsmüll ins Meer oder in Flüsse, oder Abrieb von Kleidungsstücken während des Waschens dar (vgl. </w:t>
            </w:r>
            <w:r w:rsidR="001525CD">
              <w:fldChar w:fldCharType="begin"/>
            </w:r>
            <w:r w:rsidR="001525CD">
              <w:instrText xml:space="preserve"> REF _Ref8474218 \h </w:instrText>
            </w:r>
            <w:r w:rsidR="001525CD">
              <w:fldChar w:fldCharType="separate"/>
            </w:r>
            <w:r w:rsidR="00B9447F">
              <w:t xml:space="preserve">Abbildung </w:t>
            </w:r>
            <w:r w:rsidR="00B9447F">
              <w:rPr>
                <w:noProof/>
              </w:rPr>
              <w:t>2</w:t>
            </w:r>
            <w:r w:rsidR="001525CD">
              <w:fldChar w:fldCharType="end"/>
            </w:r>
            <w:r w:rsidR="001525CD">
              <w:t>).</w:t>
            </w:r>
            <w:r w:rsidR="000E7696">
              <w:t xml:space="preserve"> Zudem stellt der Reifenabrieb im Straßenverkehr eine große Quelle für Mikroplastik dar. </w:t>
            </w:r>
          </w:p>
          <w:p w14:paraId="0C15B644" w14:textId="7DDDDA22" w:rsidR="00B25EE3" w:rsidRDefault="00B25EE3" w:rsidP="00B25EE3">
            <w:pPr>
              <w:keepNext/>
              <w:ind w:left="454" w:right="601"/>
              <w:jc w:val="both"/>
            </w:pPr>
          </w:p>
          <w:p w14:paraId="08FE5210" w14:textId="77777777" w:rsidR="001525CD" w:rsidRDefault="001525CD" w:rsidP="001525CD">
            <w:pPr>
              <w:keepNext/>
              <w:ind w:left="454" w:right="601"/>
              <w:jc w:val="both"/>
            </w:pPr>
            <w:r w:rsidRPr="00B41A2B">
              <w:rPr>
                <w:noProof/>
                <w:lang w:eastAsia="de-DE"/>
              </w:rPr>
              <w:drawing>
                <wp:inline distT="0" distB="0" distL="0" distR="0" wp14:anchorId="10756449" wp14:editId="6BB0487A">
                  <wp:extent cx="4680000" cy="2808721"/>
                  <wp:effectExtent l="0" t="0" r="6350" b="0"/>
                  <wp:docPr id="19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2808721"/>
                          </a:xfrm>
                          <a:prstGeom prst="rect">
                            <a:avLst/>
                          </a:prstGeom>
                        </pic:spPr>
                      </pic:pic>
                    </a:graphicData>
                  </a:graphic>
                </wp:inline>
              </w:drawing>
            </w:r>
          </w:p>
          <w:p w14:paraId="330A91E4" w14:textId="3D3B1187" w:rsidR="007324F2" w:rsidRDefault="001525CD" w:rsidP="001525CD">
            <w:pPr>
              <w:pStyle w:val="Beschriftung"/>
              <w:ind w:left="454"/>
            </w:pPr>
            <w:bookmarkStart w:id="1" w:name="_Ref8474218"/>
            <w:r>
              <w:t xml:space="preserve">Abbildung </w:t>
            </w:r>
            <w:fldSimple w:instr=" SEQ Abbildung \* ARABIC ">
              <w:r w:rsidR="00B9447F">
                <w:rPr>
                  <w:noProof/>
                </w:rPr>
                <w:t>2</w:t>
              </w:r>
            </w:fldSimple>
            <w:bookmarkEnd w:id="1"/>
            <w:r>
              <w:t xml:space="preserve">: Mikroplastik - Wie kommt das Plastik ins </w:t>
            </w:r>
            <w:proofErr w:type="gramStart"/>
            <w:r>
              <w:t>Meer?;</w:t>
            </w:r>
            <w:proofErr w:type="gramEnd"/>
            <w:r>
              <w:t xml:space="preserve"> Quelle:</w:t>
            </w:r>
            <w:r>
              <w:fldChar w:fldCharType="begin"/>
            </w:r>
            <w:r>
              <w:instrText xml:space="preserve"> REF WQ2 \h </w:instrText>
            </w:r>
            <w:r>
              <w:fldChar w:fldCharType="separate"/>
            </w:r>
            <w:r w:rsidR="00B9447F">
              <w:t>WQ2</w:t>
            </w:r>
            <w:r>
              <w:fldChar w:fldCharType="end"/>
            </w:r>
            <w:r>
              <w:t>.</w:t>
            </w:r>
          </w:p>
          <w:p w14:paraId="28484906" w14:textId="77777777" w:rsidR="000E7696" w:rsidRDefault="000E7696" w:rsidP="00080BB3">
            <w:pPr>
              <w:ind w:left="454" w:right="601"/>
              <w:jc w:val="both"/>
            </w:pPr>
          </w:p>
          <w:p w14:paraId="276CCB11" w14:textId="5231BB63" w:rsidR="001525CD" w:rsidRDefault="00C92285" w:rsidP="00080BB3">
            <w:pPr>
              <w:ind w:left="454" w:right="601"/>
              <w:jc w:val="both"/>
            </w:pPr>
            <w:r>
              <w:t xml:space="preserve">Über Wind- und Abwassertransport gelangt ein Großteil des Kunststoffmülls letztlich in aquatische Ökosysteme (Flüsse, Meere, Seen, etc.), ganz gleich, wo der Müll ursprünglich in die Umwelt gelangt ist. </w:t>
            </w:r>
            <w:r>
              <w:fldChar w:fldCharType="begin" w:fldLock="1"/>
            </w:r>
            <w:r>
              <w:instrText>ADDIN CSL_CITATION {"citationItems":[{"id":"ITEM-1","itemData":{"DOI":"10.1126/science.1260352","ISBN":"9788578110796","ISSN":"0036-8075","PMID":"252464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 R.","non-dropping-particle":"","parse-names":false,"suffix":""},{"dropping-particle":"","family":"Geyer","given":"R.","non-dropping-particle":"","parse-names":false,"suffix":""},{"dropping-particle":"","family":"Wilcox","given":"C.","non-dropping-particle":"","parse-names":false,"suffix":""},{"dropping-particle":"","family":"Siegler","given":"T. R.","non-dropping-particle":"","parse-names":false,"suffix":""},{"dropping-particle":"","family":"Perryman","given":"M.","non-dropping-particle":"","parse-names":false,"suffix":""},{"dropping-particle":"","family":"Andrady","given":"A.","non-dropping-particle":"","parse-names":false,"suffix":""},{"dropping-particle":"","family":"Narayan","given":"R.","non-dropping-particle":"","parse-names":false,"suffix":""},{"dropping-particle":"","family":"Law","given":"K. L.","non-dropping-particle":"","parse-names":false,"suffix":""}],"container-title":"Science","id":"ITEM-1","issue":"6223","issued":{"date-parts":[["2015","2","13"]]},"page":"768-771","title":"Plastic waste inputs from land into the ocean","type":"article-journal","volume":"347"},"uris":["http://www.mendeley.com/documents/?uuid=14f28e7e-d86b-4be3-9692-1b36e9733e93"]}],"mendeley":{"formattedCitation":"(Jambeck et al., 2015)","manualFormatting":"Jambeck et al. (2015)","plainTextFormattedCitation":"(Jambeck et al., 2015)","previouslyFormattedCitation":"(Jambeck et al., 2015)"},"properties":{"noteIndex":0},"schema":"https://github.com/citation-style-language/schema/raw/master/csl-citation.json"}</w:instrText>
            </w:r>
            <w:r>
              <w:fldChar w:fldCharType="separate"/>
            </w:r>
            <w:r w:rsidRPr="00C92285">
              <w:rPr>
                <w:noProof/>
              </w:rPr>
              <w:t xml:space="preserve">Jambeck et al. </w:t>
            </w:r>
            <w:r>
              <w:rPr>
                <w:noProof/>
              </w:rPr>
              <w:t>(</w:t>
            </w:r>
            <w:r w:rsidRPr="00C92285">
              <w:rPr>
                <w:noProof/>
              </w:rPr>
              <w:t>2015)</w:t>
            </w:r>
            <w:r>
              <w:fldChar w:fldCharType="end"/>
            </w:r>
            <w:r>
              <w:t xml:space="preserve"> schätzen den Kunststoffmülleintrag aller Küstenstaaten der Erde in die Ozeane im Jahr 2010 auf etwa 4,8 – 12,7 Mio. Tonnen, nehmen dabei jedoch an, dass der Eintrag aus einem 50 Kilometer breiten Streifen von der Küste ins Landesinnere kommen muss. Der tatsächliche Eintrag könnte demnach auch deutlich größer sein, denn Flüsse entspringen teils tief im Landesinneren und führen über Tausende von Kilometern durch das Land, bevor sie schließlich ins Meer münden.</w:t>
            </w:r>
            <w:r w:rsidR="00F9777E">
              <w:t xml:space="preserve"> </w:t>
            </w:r>
            <w:r w:rsidR="00F9777E">
              <w:t xml:space="preserve">In der Natur verweilen die Kunststoffe oft über Jahrhunderte, da sie biologisch weitgehend inert sind und somit von Lebewesen nicht verstoffwechselt werden können. </w:t>
            </w:r>
            <w:r w:rsidR="00F9777E">
              <w:fldChar w:fldCharType="begin"/>
            </w:r>
            <w:r w:rsidR="00F9777E">
              <w:instrText xml:space="preserve"> REF _Ref8473837 \h </w:instrText>
            </w:r>
            <w:r w:rsidR="00F9777E">
              <w:fldChar w:fldCharType="separate"/>
            </w:r>
            <w:r w:rsidR="00B9447F">
              <w:t xml:space="preserve">Abbildung </w:t>
            </w:r>
            <w:r w:rsidR="00B9447F">
              <w:rPr>
                <w:noProof/>
              </w:rPr>
              <w:t>3</w:t>
            </w:r>
            <w:r w:rsidR="00F9777E">
              <w:fldChar w:fldCharType="end"/>
            </w:r>
            <w:r w:rsidR="00F9777E">
              <w:t xml:space="preserve"> zeigt geschätzte durchschnittliche Abbauzeiten von häufigem Schwemmgut.</w:t>
            </w:r>
          </w:p>
          <w:p w14:paraId="747D74A6" w14:textId="422A09A1" w:rsidR="00F9777E" w:rsidRDefault="00F9777E" w:rsidP="00080BB3">
            <w:pPr>
              <w:ind w:left="454" w:right="601"/>
              <w:jc w:val="both"/>
            </w:pPr>
            <w:r>
              <w:t xml:space="preserve">Kunststoffe und Kunststoffprodukte gibt es in verschiedensten Größen und Formen. Aus großen Kunststofffragmenten entstehen über lange Zeiträume durch Degradationsprozesse hinweg immer kleinere Partikel. Unterschreiten die Partikel eine gewisse Größe, so spricht man von Mikroplastik. </w:t>
            </w:r>
            <w:r>
              <w:fldChar w:fldCharType="begin" w:fldLock="1"/>
            </w:r>
            <w:r>
              <w:instrText>ADDIN CSL_CITATION {"citationItems":[{"id":"ITEM-1","itemData":{"author":[{"dropping-particle":"","family":"Heß","given":"Maren","non-dropping-particle":"","parse-names":false,"suffix":""},{"dropping-particle":"","family":"Diehl","given":"Peter","non-dropping-particle":"","parse-names":false,"suffix":""},{"dropping-particle":"","family":"Mayer","given":"Jens","non-dropping-particle":"","parse-names":false,"suffix":""},{"dropping-particle":"","family":"Rahm","given":"Harald","non-dropping-particle":"","parse-names":false,"suffix":""},{"dropping-particle":"","family":"Reifenhäuser","given":"Werner","non-dropping-particle":"","parse-names":false,"suffix":""},{"dropping-particle":"","family":"Stark","given":"Jochen","non-dropping-particle":"","parse-names":false,"suffix":""},{"dropping-particle":"","family":"Schwaiger","given":"Julia","non-dropping-particle":"","parse-names":false,"suffix":""}],"id":"ITEM-1","issued":{"date-parts":[["2018"]]},"publisher-place":"Karlsruhe, Augsburg, Wiesbaden, Recklinghausen, Mainz","title":"Mikroplastik in Binnengewässern Süd- und Westdeutschlands","type":"report"},"uris":["http://www.mendeley.com/documents/?uuid=3725a130-2f0b-377d-89d2-a05f2ea41b1c"]}],"mendeley":{"formattedCitation":"(Heß et al., 2018)","plainTextFormattedCitation":"(Heß et al., 2018)"},"properties":{"noteIndex":0},"schema":"https://github.com/citation-style-language/schema/raw/master/csl-citation.json"}</w:instrText>
            </w:r>
            <w:r>
              <w:fldChar w:fldCharType="separate"/>
            </w:r>
            <w:r w:rsidRPr="00F9777E">
              <w:rPr>
                <w:noProof/>
              </w:rPr>
              <w:t>Heß et al</w:t>
            </w:r>
            <w:r>
              <w:rPr>
                <w:noProof/>
              </w:rPr>
              <w:t>. (</w:t>
            </w:r>
            <w:r w:rsidRPr="00F9777E">
              <w:rPr>
                <w:noProof/>
              </w:rPr>
              <w:t>2018</w:t>
            </w:r>
            <w:r>
              <w:fldChar w:fldCharType="end"/>
            </w:r>
            <w:r>
              <w:t xml:space="preserve">) </w:t>
            </w:r>
            <w:r>
              <w:rPr>
                <w:noProof/>
              </w:rPr>
              <w:t xml:space="preserve">nehmen in ihrer Studie an, dass alle Kunststofffragmente kleiner fünf Millimeter zu Mikroplastik zählen. </w:t>
            </w:r>
            <w:r>
              <w:t>Eine Beprobung verschiedener Flüsse in Süd- und Westdeutschland</w:t>
            </w:r>
            <w:r>
              <w:t xml:space="preserve"> im Rahmen dieser Studie</w:t>
            </w:r>
            <w:r>
              <w:t xml:space="preserve"> ergab, dass Mikroplastik in allen untersuchten Gewässern zu finden war.</w:t>
            </w:r>
          </w:p>
          <w:p w14:paraId="4E791A94" w14:textId="77777777" w:rsidR="00F9777E" w:rsidRDefault="00F9777E" w:rsidP="00080BB3">
            <w:pPr>
              <w:ind w:left="454" w:right="601"/>
              <w:jc w:val="both"/>
            </w:pPr>
          </w:p>
          <w:p w14:paraId="67E41046" w14:textId="3B1A62C3" w:rsidR="00F9777E" w:rsidRDefault="00F9777E" w:rsidP="00080BB3">
            <w:pPr>
              <w:ind w:left="454" w:right="601"/>
              <w:jc w:val="both"/>
            </w:pPr>
          </w:p>
          <w:p w14:paraId="7E4BB990" w14:textId="3A1ACAA4" w:rsidR="00F9777E" w:rsidRDefault="00F9777E" w:rsidP="00080BB3">
            <w:pPr>
              <w:ind w:left="454" w:right="601"/>
              <w:jc w:val="both"/>
            </w:pPr>
          </w:p>
          <w:p w14:paraId="30DCBCD6" w14:textId="1F452D9E" w:rsidR="00F9777E" w:rsidRDefault="00F9777E" w:rsidP="00080BB3">
            <w:pPr>
              <w:ind w:left="454" w:right="601"/>
              <w:jc w:val="both"/>
            </w:pPr>
          </w:p>
          <w:p w14:paraId="3BF3D200" w14:textId="13CC2E68" w:rsidR="00F9777E" w:rsidRDefault="00F9777E" w:rsidP="00080BB3">
            <w:pPr>
              <w:ind w:left="454" w:right="601"/>
              <w:jc w:val="both"/>
            </w:pPr>
          </w:p>
          <w:p w14:paraId="1B1D0E8C" w14:textId="77777777" w:rsidR="00F9777E" w:rsidRDefault="00F9777E" w:rsidP="00080BB3">
            <w:pPr>
              <w:ind w:left="454" w:right="601"/>
              <w:jc w:val="both"/>
            </w:pPr>
          </w:p>
          <w:p w14:paraId="1D0E7627" w14:textId="34FCF8DD" w:rsidR="00900BCC" w:rsidRDefault="00F9777E" w:rsidP="00080BB3">
            <w:pPr>
              <w:ind w:left="454" w:right="601"/>
              <w:jc w:val="both"/>
            </w:pPr>
            <w:r w:rsidRPr="0017680D">
              <w:rPr>
                <w:noProof/>
                <w:lang w:eastAsia="de-DE"/>
              </w:rPr>
              <w:drawing>
                <wp:inline distT="0" distB="0" distL="0" distR="0" wp14:anchorId="668D223F" wp14:editId="4C8C3D59">
                  <wp:extent cx="4680000" cy="3346174"/>
                  <wp:effectExtent l="0" t="0" r="6350" b="6985"/>
                  <wp:docPr id="19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3346174"/>
                          </a:xfrm>
                          <a:prstGeom prst="rect">
                            <a:avLst/>
                          </a:prstGeom>
                        </pic:spPr>
                      </pic:pic>
                    </a:graphicData>
                  </a:graphic>
                </wp:inline>
              </w:drawing>
            </w:r>
          </w:p>
          <w:p w14:paraId="0CAF82FD" w14:textId="24BE9477" w:rsidR="00F9777E" w:rsidRDefault="00F9777E" w:rsidP="00F9777E">
            <w:pPr>
              <w:pStyle w:val="Beschriftung"/>
              <w:ind w:left="454"/>
            </w:pPr>
            <w:bookmarkStart w:id="2" w:name="_Ref8473837"/>
            <w:r>
              <w:t xml:space="preserve">Abbildung </w:t>
            </w:r>
            <w:r>
              <w:fldChar w:fldCharType="begin"/>
            </w:r>
            <w:r>
              <w:instrText xml:space="preserve"> SEQ Abbildung \* ARABIC </w:instrText>
            </w:r>
            <w:r>
              <w:fldChar w:fldCharType="separate"/>
            </w:r>
            <w:r w:rsidR="00B9447F">
              <w:rPr>
                <w:noProof/>
              </w:rPr>
              <w:t>3</w:t>
            </w:r>
            <w:r>
              <w:rPr>
                <w:noProof/>
              </w:rPr>
              <w:fldChar w:fldCharType="end"/>
            </w:r>
            <w:bookmarkEnd w:id="2"/>
            <w:r>
              <w:t>: Geschätzte Abbauzeiten von häufigem Schwemmgut; Quelle:</w:t>
            </w:r>
            <w:r>
              <w:fldChar w:fldCharType="begin"/>
            </w:r>
            <w:r>
              <w:instrText xml:space="preserve"> REF WQ1 \h </w:instrText>
            </w:r>
            <w:r>
              <w:fldChar w:fldCharType="separate"/>
            </w:r>
            <w:r w:rsidR="00B9447F">
              <w:t>WQ1</w:t>
            </w:r>
            <w:r>
              <w:fldChar w:fldCharType="end"/>
            </w:r>
            <w:r>
              <w:t>.</w:t>
            </w:r>
          </w:p>
          <w:p w14:paraId="670D51C9" w14:textId="77777777" w:rsidR="00F9777E" w:rsidRDefault="00F9777E" w:rsidP="00080BB3">
            <w:pPr>
              <w:ind w:left="454" w:right="601"/>
              <w:jc w:val="both"/>
            </w:pPr>
          </w:p>
          <w:p w14:paraId="0CF2D354" w14:textId="200DB9AE" w:rsidR="00F0557F" w:rsidRDefault="00F0557F" w:rsidP="00080BB3">
            <w:pPr>
              <w:ind w:left="454" w:right="601"/>
              <w:jc w:val="both"/>
            </w:pPr>
            <w:r>
              <w:t xml:space="preserve">Es lassen sich teils drastische Auswirkungen durch Mikroplastik auf die Tier- und Pflanzenwelt, letzten Endes auch auf den Menschen ausmachen. </w:t>
            </w:r>
            <w:r w:rsidR="00007E18">
              <w:t xml:space="preserve">Kunststoffe füllen beispielsweise die Mägen von Lebewesen, weshalb diese nichts mehr fressen und letztlich dem Hungertod erliegen </w:t>
            </w:r>
            <w:r w:rsidR="00007E18">
              <w:fldChar w:fldCharType="begin" w:fldLock="1"/>
            </w:r>
            <w:r w:rsidR="00007E18">
              <w:instrText>ADDIN CSL_CITATION {"citationItems":[{"id":"ITEM-1","itemData":{"DOI":"10.1016/j.marpolbul.2008.05.004","ISBN":"0025-326X","ISSN":"0025326X","PMID":"18572198","abstract":"I compare plastic ingested by five species of seabirds sampled in the 1980s and again in 1999-2006. The numbers of ingested plastic particles have not changed significantly, but the proportion of virgin pellets has decreased 44-79% in all five species: great shearwater Puffinus gravis, white-chinned petrel Procellaria aequinoctialis, broad-billed prion Pachyptila vittata, white-faced storm petrel Pelagodroma marina and white-bellied storm petrel Fregetta grallaria. The populations sampled range widely in the South Atlantic and western Indian Oceans. The most marked reduction occurred in great shearwaters, where the average number of pellets per bird decreased from 10.5 to 1.6. This species migrates between the South and North Atlantic each year. Similar decreases in virgin pellets have been recorded in short-tailed shearwaters Puffinus tenuirostris in the Pacific Ocean and northern fulmars Fulmarus glacialis in the North Sea. More data are needed on the relationship between plastic loads in seabirds and the density of plastic at sea in their foraging areas, but the consistent decrease in pellets in birds suggests there has been a global change in the composition of small plastic debris at sea over the last two decades. © 2008 Elsevier Ltd. All rights reserved.","author":[{"dropping-particle":"","family":"Ryan","given":"Peter G.","non-dropping-particle":"","parse-names":false,"suffix":""}],"container-title":"Marine Pollution Bulletin","id":"ITEM-1","issued":{"date-parts":[["2008"]]},"title":"Seabirds indicate changes in the composition of plastic litter in the Atlantic and south-western Indian Oceans","type":"article-journal"},"uris":["http://www.mendeley.com/documents/?uuid=5abc394a-0023-3af4-8820-99bf8186def1"]}],"mendeley":{"formattedCitation":"(Ryan, 2008)","manualFormatting":"(Ryan, 2008","plainTextFormattedCitation":"(Ryan, 2008)","previouslyFormattedCitation":"(Ryan, 2008)"},"properties":{"noteIndex":0},"schema":"https://github.com/citation-style-language/schema/raw/master/csl-citation.json"}</w:instrText>
            </w:r>
            <w:r w:rsidR="00007E18">
              <w:fldChar w:fldCharType="separate"/>
            </w:r>
            <w:r w:rsidR="00007E18" w:rsidRPr="00007E18">
              <w:rPr>
                <w:noProof/>
              </w:rPr>
              <w:t>(Ryan, 2008</w:t>
            </w:r>
            <w:r w:rsidR="00007E18">
              <w:fldChar w:fldCharType="end"/>
            </w:r>
            <w:r w:rsidR="00007E18">
              <w:t xml:space="preserve">; </w:t>
            </w:r>
            <w:r w:rsidR="00007E18">
              <w:fldChar w:fldCharType="begin" w:fldLock="1"/>
            </w:r>
            <w:r w:rsidR="00007E18">
              <w:instrText>ADDIN CSL_CITATION {"citationItems":[{"id":"ITEM-1","itemData":{"DOI":"10.1016/j.envpol.2013.12.020","ISBN":"0269-7491","ISSN":"02697491","PMID":"24480381","abstract":"To provide much needed quantitative data on the lethal and sublethal effects of plastic pollution on marine wildlife, we sampled breast feathers and stomach contents from Flesh-footed Shearwater (Puffinus carneipes) fledglings in eastern Australia. Birds with high levels of ingested plastic exhibited reduced body condition and increased contaminant load (p &lt; 0.05). More than 60% of fledglings exceed international targets for plastic ingestion by seabirds, with 16% of fledglings failing these targets after a single feeding (range: 0.13-3.21 g of plastic/feeding). As top predators, seabirds are considered sentinels of the marine environment. The amount of plastic ingested and corresponding damage to Flesh-footed Shearwater fledglings is the highest reported for any marine vertebrate, suggesting the condition of the Australian marine environment is poor. These findings help explain the ongoing decline of this species and are worrying in light of increasing levels of plastic pollution in our oceans. © 2013 Elsevier Ltd. All rights reserved.","author":[{"dropping-particle":"","family":"Lavers","given":"Jennifer L.","non-dropping-particle":"","parse-names":false,"suffix":""},{"dropping-particle":"","family":"Bond","given":"Alexander L.","non-dropping-particle":"","parse-names":false,"suffix":""},{"dropping-particle":"","family":"Hutton","given":"Ian","non-dropping-particle":"","parse-names":false,"suffix":""}],"container-title":"Environmental Pollution","id":"ITEM-1","issued":{"date-parts":[["2014","4"]]},"page":"124-129","title":"Plastic ingestion by Flesh-footed Shearwaters (Puffinus carneipes): Implications for fledgling body condition and the accumulation of plastic-derived chemicals","type":"article-journal","volume":"187"},"uris":["http://www.mendeley.com/documents/?uuid=521b2133-9cf0-35ea-9034-109e790e492c"]}],"mendeley":{"formattedCitation":"(Lavers, Bond, &amp; Hutton, 2014)","manualFormatting":"Lavers et al., 2014)","plainTextFormattedCitation":"(Lavers, Bond, &amp; Hutton, 2014)","previouslyFormattedCitation":"(Lavers, Bond, &amp; Hutton, 2014)"},"properties":{"noteIndex":0},"schema":"https://github.com/citation-style-language/schema/raw/master/csl-citation.json"}</w:instrText>
            </w:r>
            <w:r w:rsidR="00007E18">
              <w:fldChar w:fldCharType="separate"/>
            </w:r>
            <w:r w:rsidR="00007E18" w:rsidRPr="00007E18">
              <w:rPr>
                <w:noProof/>
              </w:rPr>
              <w:t>Lavers</w:t>
            </w:r>
            <w:r w:rsidR="00007E18">
              <w:rPr>
                <w:noProof/>
              </w:rPr>
              <w:t xml:space="preserve"> et al.</w:t>
            </w:r>
            <w:r w:rsidR="00007E18" w:rsidRPr="00007E18">
              <w:rPr>
                <w:noProof/>
              </w:rPr>
              <w:t>, 2014)</w:t>
            </w:r>
            <w:r w:rsidR="00007E18">
              <w:fldChar w:fldCharType="end"/>
            </w:r>
            <w:r w:rsidR="00007E18">
              <w:t xml:space="preserve">. Aus den Kunststoffen austretende Chemikalien können zudem sowohl bei Tieren als auch beim Menschen Einfluss auf den Hormonhaushalt nehmen </w:t>
            </w:r>
            <w:r w:rsidR="00007E18">
              <w:fldChar w:fldCharType="begin" w:fldLock="1"/>
            </w:r>
            <w:r w:rsidR="00007E18">
              <w:instrText>ADDIN CSL_CITATION {"citationItems":[{"id":"ITEM-1","itemData":{"DOI":"10.1073/pnas.1519019113","ISBN":"1091-6490 (Electronic)\\r0027-8424 (Linking)","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 tially ingested the 6-μmmicro-PS over the 2-μm-diameter particles. Consumption of microalgae and absorption efficiency were signifi- cantly higher in exposed oysters, suggesting compensatory and physical effects on both digestive parameters. After 2 mo, exposed oysters had significant decreases in oocyte number (−38%), diame- ter (−5%), and sperm velocity (−23%). The D-larval yield and larval development of offspring derived from exposed parents decreased by 41% and 18%, respectively, compared with control offspring. Dynamic energy budgetmodeling, supported by transcriptomic pro- files, suggested a significant shift of energy allocation from repro- duction to structural growth, and elevated maintenance costs in exposed oysters, which is thought to be caused by interferencewith energy uptake. Molecular signatures of endocrine disruption were also revealed, but no endocrine disruptors were found in the bio- 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1","issue":"9","issued":{"date-parts":[["2016","3","1"]]},"note":"-&amp;gt; Reproduktionseffizienz der Austern wird durch Mikroplastik beeinflusst!","page":"2430-2435","title":"Oyster reproduction is affected by exposure to polystyrene microplastics","type":"article-journal","volume":"113"},"uris":["http://www.mendeley.com/documents/?uuid=e590c507-352e-4834-9f6c-b02ee067070d"]}],"mendeley":{"formattedCitation":"(Sussarellu et al., 2016)","manualFormatting":"(Sussarellu et al., 2016","plainTextFormattedCitation":"(Sussarellu et al., 2016)","previouslyFormattedCitation":"(Sussarellu et al., 2016)"},"properties":{"noteIndex":0},"schema":"https://github.com/citation-style-language/schema/raw/master/csl-citation.json"}</w:instrText>
            </w:r>
            <w:r w:rsidR="00007E18">
              <w:fldChar w:fldCharType="separate"/>
            </w:r>
            <w:r w:rsidR="00007E18" w:rsidRPr="00007E18">
              <w:rPr>
                <w:noProof/>
              </w:rPr>
              <w:t>(Sussarellu et al., 2016</w:t>
            </w:r>
            <w:r w:rsidR="00007E18">
              <w:fldChar w:fldCharType="end"/>
            </w:r>
            <w:r w:rsidR="00007E18">
              <w:t xml:space="preserve">; </w:t>
            </w:r>
            <w:r w:rsidR="00007E18">
              <w:fldChar w:fldCharType="begin" w:fldLock="1"/>
            </w:r>
            <w:r w:rsidR="00F9777E">
              <w:instrText>ADDIN CSL_CITATION {"citationItems":[{"id":"ITEM-1","itemData":{"author":[{"dropping-particle":"","family":"Umweltbundesamt","given":"","non-dropping-particle":"","parse-names":false,"suffix":""}],"id":"ITEM-1","issued":{"date-parts":[["2007"]]},"number-of-pages":"25","title":"Phtalate. Die nützlichen Weichmacher mit den unerwünschten Eigenschaften","type":"report"},"uris":["http://www.mendeley.com/documents/?uuid=84a5301b-d502-4744-947f-24114d17c0a2"]}],"mendeley":{"formattedCitation":"(Umweltbundesamt, 2007)","manualFormatting":"Umweltbundesamt, 2007)","plainTextFormattedCitation":"(Umweltbundesamt, 2007)","previouslyFormattedCitation":"(Umweltbundesamt, 2007)"},"properties":{"noteIndex":0},"schema":"https://github.com/citation-style-language/schema/raw/master/csl-citation.json"}</w:instrText>
            </w:r>
            <w:r w:rsidR="00007E18">
              <w:fldChar w:fldCharType="separate"/>
            </w:r>
            <w:r w:rsidR="00007E18" w:rsidRPr="00007E18">
              <w:rPr>
                <w:noProof/>
              </w:rPr>
              <w:t>Umweltbundesamt, 2007)</w:t>
            </w:r>
            <w:r w:rsidR="00007E18">
              <w:fldChar w:fldCharType="end"/>
            </w:r>
            <w:r w:rsidR="00007E18">
              <w:t>.</w:t>
            </w:r>
          </w:p>
          <w:p w14:paraId="2447B1B9" w14:textId="29D38699" w:rsidR="00C92285" w:rsidRDefault="00F9777E" w:rsidP="00080BB3">
            <w:pPr>
              <w:ind w:left="454" w:right="601"/>
              <w:jc w:val="both"/>
            </w:pPr>
            <w:r>
              <w:t xml:space="preserve">Aufgrund der umfangreichen Auswirkungen von Mikroplastik </w:t>
            </w:r>
            <w:r w:rsidR="00007E18">
              <w:t>ist es von großem Interesse, genau über Eintragsmengen, Eintragsquellen, Senken und mögliche Vermeidungsstrategien Bescheid zu wissen. Aus diesen und weiteren Gründen arbeiten viele Forschergruppen mit Hochdruck daran Möglichkeiten zu erarbeiten, die eine Beurteilung der Belastung, sowie eventueller Schäden und Folgen zulassen.</w:t>
            </w:r>
            <w:r>
              <w:t xml:space="preserve"> </w:t>
            </w:r>
            <w:r w:rsidR="00007E18">
              <w:t xml:space="preserve">Die Beprobung eines </w:t>
            </w:r>
            <w:r w:rsidR="00900BCC">
              <w:t>Fließg</w:t>
            </w:r>
            <w:r w:rsidR="00007E18">
              <w:t xml:space="preserve">ewässers auf dessen (Mikro)-Plastikgehalt kann auf vielerlei Weisen geschehen </w:t>
            </w:r>
            <w:r w:rsidR="00007E18">
              <w:fldChar w:fldCharType="begin" w:fldLock="1"/>
            </w:r>
            <w:r w:rsidR="00007E18">
              <w:instrText>ADDIN CSL_CITATION {"citationItems":[{"id":"ITEM-1","itemData":{"DOI":"10.1021/es2031505","ISBN":"0013-936X","ISSN":"0013-936X","PMID":"22321064","abstract":"This review of 68 studies compares the methodologies used for the identification and quantification of microplastics from the marine environment. Three main sampling strategies were identified: selective, volume-reduced, and bulk sampling. Most sediment samples came from sandy beaches at the high tide line, and most seawater samples were taken at the sea surface using neuston nets. Four steps were distinguished during sample processing: density separation, filtration, sieving, and visual sorting of microplastics. Visual sorting was one of the most commonly used methods for the identification of microplastics (using type, shape, degradation stage, and color as criteria). Chemical and physical characteristics (e.g., specific density) were also used. The most reliable method to identify the chemical composition of microplastics is by infrared spectroscopy. Most studies reported that plastic fragments were polyethylene and polypropylene polymers. Units commonly used for abundance estimates are \"items per m(2)\" for sediment and sea surface studies and \"items per m(3)\" for water column studies. Mesh size of sieves and filters used during sampling or sample processing influence abundance estimates. Most studies reported two main size ranges of microplastics: (i) 500 μm-5 mm, which are retained by a 500 μm sieve/net, and (ii) 1-500 μm, or fractions thereof that are retained on filters. We recommend that future programs of monitoring continue to distinguish these size fractions, but we suggest standardized sampling procedures which allow the spatiotemporal comparison of microplastic abundance across marine environments.","author":[{"dropping-particle":"","family":"Hidalgo-Ruz","given":"Valeria","non-dropping-particle":"","parse-names":false,"suffix":""},{"dropping-particle":"","family":"Gutow","given":"Lars","non-dropping-particle":"","parse-names":false,"suffix":""},{"dropping-particle":"","family":"Thompson","given":"Richard C.","non-dropping-particle":"","parse-names":false,"suffix":""},{"dropping-particle":"","family":"Thiel","given":"Martin","non-dropping-particle":"","parse-names":false,"suffix":""}],"container-title":"Environmental Science &amp; Technology","id":"ITEM-1","issue":"6","issued":{"date-parts":[["2012","3","20"]]},"page":"3060-3075","title":"Microplastics in the Marine Environment: A Review of the Methods Used for Identification and Quantification","type":"article-journal","volume":"46"},"uris":["http://www.mendeley.com/documents/?uuid=b29811c7-ccd8-3c0f-8a2c-f3a96b5c68ff"]}],"mendeley":{"formattedCitation":"(Hidalgo-Ruz, Gutow, Thompson, &amp; Thiel, 2012)","manualFormatting":"(Hidalgo-Ruz et al., 2012","plainTextFormattedCitation":"(Hidalgo-Ruz, Gutow, Thompson, &amp; Thiel, 2012)","previouslyFormattedCitation":"(Hidalgo-Ruz, Gutow, Thompson, &amp; Thiel, 2012)"},"properties":{"noteIndex":0},"schema":"https://github.com/citation-style-language/schema/raw/master/csl-citation.json"}</w:instrText>
            </w:r>
            <w:r w:rsidR="00007E18">
              <w:fldChar w:fldCharType="separate"/>
            </w:r>
            <w:r w:rsidR="00007E18" w:rsidRPr="00007E18">
              <w:rPr>
                <w:noProof/>
              </w:rPr>
              <w:t>(Hidalgo-Ruz</w:t>
            </w:r>
            <w:r w:rsidR="00007E18">
              <w:rPr>
                <w:noProof/>
              </w:rPr>
              <w:t xml:space="preserve"> et al.</w:t>
            </w:r>
            <w:r w:rsidR="00007E18" w:rsidRPr="00007E18">
              <w:rPr>
                <w:noProof/>
              </w:rPr>
              <w:t>, 2012</w:t>
            </w:r>
            <w:r w:rsidR="00007E18">
              <w:fldChar w:fldCharType="end"/>
            </w:r>
            <w:r w:rsidR="00007E18">
              <w:t xml:space="preserve">; </w:t>
            </w:r>
            <w:r w:rsidR="00007E18">
              <w:fldChar w:fldCharType="begin" w:fldLock="1"/>
            </w:r>
            <w:r w:rsidR="00760AA1">
              <w:instrText>ADDIN CSL_CITATION {"citationItems":[{"id":"ITEM-1","itemData":{"DOI":"10.1007/978-3-319-16510-3","ISBN":"978-3-319-16509-7","ISSN":"0308597X","author":[{"dropping-particle":"","family":"Koelmans","given":"Albert A","non-dropping-particle":"","parse-names":false,"suffix":""},{"dropping-particle":"","family":"Besseling","given":"Ellen","non-dropping-particle":"","parse-names":false,"suffix":""},{"dropping-particle":"","family":"Shim","given":"Won J","non-dropping-particle":"","parse-names":false,"suffix":""},{"dropping-particle":"","family":"Kiessling","given":"Tim","non-dropping-particle":"","parse-names":false,"suffix":""},{"dropping-particle":"","family":"Gutow","given":"Lars","non-dropping-particle":"","parse-names":false,"suffix":""},{"dropping-particle":"","family":"Thiel","given":"Martin","non-dropping-particle":"","parse-names":false,"suffix":""}],"editor":[{"dropping-particle":"","family":"Bergmann","given":"Melanie","non-dropping-particle":"","parse-names":false,"suffix":""},{"dropping-particle":"","family":"Gutow","given":"Lars","non-dropping-particle":"","parse-names":false,"suffix":""},{"dropping-particle":"","family":"Klages","given":"Michael","non-dropping-particle":"","parse-names":false,"suffix":""}],"id":"ITEM-1","issued":{"date-parts":[["2015"]]},"publisher":"Springer International Publishing","publisher-place":"Cham","title":"Marine Anthropogenic Litter","type":"book"},"uris":["http://www.mendeley.com/documents/?uuid=44c39835-111a-4561-a486-f49528cb9c0e"]}],"mendeley":{"formattedCitation":"(Koelmans et al., 2015)","manualFormatting":"Koelmans et al., 2015)","plainTextFormattedCitation":"(Koelmans et al., 2015)","previouslyFormattedCitation":"(Koelmans et al., 2015)"},"properties":{"noteIndex":0},"schema":"https://github.com/citation-style-language/schema/raw/master/csl-citation.json"}</w:instrText>
            </w:r>
            <w:r w:rsidR="00007E18">
              <w:fldChar w:fldCharType="separate"/>
            </w:r>
            <w:r w:rsidR="00007E18" w:rsidRPr="00007E18">
              <w:rPr>
                <w:noProof/>
              </w:rPr>
              <w:t>Koelmans et al., 2015)</w:t>
            </w:r>
            <w:r w:rsidR="00007E18">
              <w:fldChar w:fldCharType="end"/>
            </w:r>
            <w:r w:rsidR="00007E18">
              <w:t xml:space="preserve">, unter anderem durch </w:t>
            </w:r>
            <w:r w:rsidR="00900BCC">
              <w:t xml:space="preserve">den Einsatz von Schlepp- oder Driftnetzen, sogenannten Manta-Trawls, die beispielsweise über Seile in der Strömung eines Flusses positioniert und dort für eine gewisse Zeit gehalten. Über den Öffnungsquerschnitt des Netzes, die </w:t>
            </w:r>
            <w:proofErr w:type="spellStart"/>
            <w:r w:rsidR="00900BCC">
              <w:t>Beprobungsdauer</w:t>
            </w:r>
            <w:proofErr w:type="spellEnd"/>
            <w:r w:rsidR="00900BCC">
              <w:t xml:space="preserve"> sowie die Strömungsgeschwindigkeit kann das beprobte Wasservolumen errechnet werden. Weiterführende Berechnungen führen letztlich zu definierten Werten für den Mikroplastikgehalt des entsprechenden Gewässers (z.B. Mikroplastikpartikel pro Kubikmeter Wasser).</w:t>
            </w:r>
          </w:p>
          <w:p w14:paraId="1CC1B695" w14:textId="4E862EAC" w:rsidR="00900BCC" w:rsidRDefault="00900BCC" w:rsidP="00080BB3">
            <w:pPr>
              <w:ind w:left="454" w:right="601"/>
              <w:jc w:val="both"/>
            </w:pPr>
          </w:p>
          <w:p w14:paraId="6F1FE0DA" w14:textId="77777777" w:rsidR="00F9777E" w:rsidRDefault="00F9777E" w:rsidP="00080BB3">
            <w:pPr>
              <w:ind w:left="454" w:right="601"/>
              <w:jc w:val="both"/>
            </w:pPr>
          </w:p>
          <w:p w14:paraId="0CB94D56" w14:textId="215FB141" w:rsidR="00900BCC" w:rsidRDefault="00900BCC" w:rsidP="00080BB3">
            <w:pPr>
              <w:ind w:left="454" w:right="601"/>
              <w:jc w:val="both"/>
            </w:pPr>
            <w:r>
              <w:t xml:space="preserve">Wie eine wissenschaftliche Untersuchung eines Fließgewässers mit Schülerinnen und Schülern </w:t>
            </w:r>
            <w:r w:rsidR="00CB66F2">
              <w:t>(</w:t>
            </w:r>
            <w:proofErr w:type="spellStart"/>
            <w:r w:rsidR="00CB66F2">
              <w:t>SuS</w:t>
            </w:r>
            <w:proofErr w:type="spellEnd"/>
            <w:r w:rsidR="00CB66F2">
              <w:t xml:space="preserve">) </w:t>
            </w:r>
            <w:r>
              <w:t>im Unterricht durchgeführt werden kann, wird im Folgenden erklärt.</w:t>
            </w:r>
          </w:p>
          <w:p w14:paraId="53BD6486" w14:textId="44C3BE44" w:rsidR="00900BCC" w:rsidRDefault="00900BCC" w:rsidP="00080BB3">
            <w:pPr>
              <w:ind w:left="454" w:right="601"/>
              <w:jc w:val="both"/>
            </w:pPr>
          </w:p>
          <w:p w14:paraId="24671364" w14:textId="77777777" w:rsidR="00F9777E" w:rsidRDefault="00F9777E" w:rsidP="00080BB3">
            <w:pPr>
              <w:ind w:left="454" w:right="601"/>
              <w:jc w:val="both"/>
            </w:pPr>
          </w:p>
          <w:p w14:paraId="082AAD5B" w14:textId="4E8D2CB7" w:rsidR="00900BCC" w:rsidRPr="00045A16" w:rsidRDefault="00045A16" w:rsidP="00080BB3">
            <w:pPr>
              <w:ind w:left="454" w:right="601"/>
              <w:jc w:val="both"/>
              <w:rPr>
                <w:b/>
                <w:sz w:val="28"/>
                <w:szCs w:val="28"/>
              </w:rPr>
            </w:pPr>
            <w:r w:rsidRPr="00045A16">
              <w:rPr>
                <w:b/>
                <w:sz w:val="28"/>
                <w:szCs w:val="28"/>
              </w:rPr>
              <w:t>Lehrplanbezug und Kompetenzbereiche:</w:t>
            </w:r>
          </w:p>
          <w:p w14:paraId="21185F32" w14:textId="6635050A" w:rsidR="008D7E0A" w:rsidRDefault="008D7E0A" w:rsidP="00080BB3">
            <w:pPr>
              <w:ind w:left="454" w:right="601"/>
              <w:jc w:val="both"/>
            </w:pPr>
            <w:r>
              <w:t>Vorliegendes</w:t>
            </w:r>
            <w:r w:rsidR="00080BB3">
              <w:t xml:space="preserve"> Projekt ist für den Einsatz in einem W- oder P-Seminar einer Oberstufe des </w:t>
            </w:r>
            <w:r>
              <w:t xml:space="preserve">bayerischen </w:t>
            </w:r>
            <w:r w:rsidR="00080BB3">
              <w:t>Gymnasiums</w:t>
            </w:r>
            <w:r>
              <w:t xml:space="preserve"> und entsprechenden Lehrplan </w:t>
            </w:r>
            <w:r w:rsidR="00080BB3">
              <w:t>ausgelegt.</w:t>
            </w:r>
            <w:r w:rsidR="00900BCC">
              <w:t xml:space="preserve"> </w:t>
            </w:r>
            <w:r w:rsidR="00760AA1">
              <w:t>Konkrete Lehrplanbezüge</w:t>
            </w:r>
            <w:r w:rsidR="00900BCC">
              <w:t xml:space="preserve"> und erreichbare Kompetenz- und Anforderungsbereiche sind </w:t>
            </w:r>
            <w:proofErr w:type="gramStart"/>
            <w:r w:rsidR="00900BCC">
              <w:t>unten stehender</w:t>
            </w:r>
            <w:proofErr w:type="gramEnd"/>
            <w:r w:rsidR="00900BCC">
              <w:t xml:space="preserve"> </w:t>
            </w:r>
            <w:r w:rsidR="00900BCC">
              <w:fldChar w:fldCharType="begin"/>
            </w:r>
            <w:r w:rsidR="00900BCC">
              <w:instrText xml:space="preserve"> REF _Ref8476941 \h </w:instrText>
            </w:r>
            <w:r w:rsidR="00900BCC">
              <w:fldChar w:fldCharType="separate"/>
            </w:r>
            <w:r w:rsidR="00B9447F">
              <w:t xml:space="preserve">Tabelle </w:t>
            </w:r>
            <w:r w:rsidR="00B9447F">
              <w:rPr>
                <w:noProof/>
              </w:rPr>
              <w:t>1</w:t>
            </w:r>
            <w:r w:rsidR="00900BCC">
              <w:fldChar w:fldCharType="end"/>
            </w:r>
            <w:r w:rsidR="00900BCC">
              <w:t xml:space="preserve"> zu entnehmen.</w:t>
            </w:r>
            <w:r w:rsidR="00080BB3">
              <w:t xml:space="preserve"> </w:t>
            </w:r>
            <w:r>
              <w:t>Für eine Durchführung</w:t>
            </w:r>
            <w:r w:rsidR="00900BCC">
              <w:t xml:space="preserve"> des gesamten Projekts</w:t>
            </w:r>
            <w:r>
              <w:t xml:space="preserve"> in einer Standard-Unterrichtseinheit im Biologie- oder </w:t>
            </w:r>
            <w:proofErr w:type="spellStart"/>
            <w:r>
              <w:t>NuT</w:t>
            </w:r>
            <w:proofErr w:type="spellEnd"/>
            <w:r>
              <w:t>-Unterricht ist der Zeitaufwand zu hoch. Es können jedoch Teile des Projekts</w:t>
            </w:r>
            <w:r w:rsidR="00C82E48">
              <w:t xml:space="preserve"> in Unterrichtseinheiten (b</w:t>
            </w:r>
            <w:r>
              <w:t>ereits in Unter</w:t>
            </w:r>
            <w:r w:rsidR="009C3D2A">
              <w:t>- und Mittel</w:t>
            </w:r>
            <w:r>
              <w:t>stufe) eingebaut werden. Hierfür ist eine entsprechende Kürzung notwendig, etwa durch Bereitstellung eines bereits zuvor gefertigten Manta-Trawls. Des Weiteren ist darauf zu achten, dass nach entsprechender Kürzung unter Umständen nicht alle Kompetenz- und Anforderungsbereiche erfüllt sind</w:t>
            </w:r>
            <w:r w:rsidR="00900BCC">
              <w:t xml:space="preserve"> (beachte </w:t>
            </w:r>
            <w:r w:rsidR="00900BCC">
              <w:fldChar w:fldCharType="begin"/>
            </w:r>
            <w:r w:rsidR="00900BCC">
              <w:instrText xml:space="preserve"> REF _Ref8476941 \h </w:instrText>
            </w:r>
            <w:r w:rsidR="00900BCC">
              <w:fldChar w:fldCharType="separate"/>
            </w:r>
            <w:r w:rsidR="00B9447F">
              <w:t xml:space="preserve">Tabelle </w:t>
            </w:r>
            <w:r w:rsidR="00B9447F">
              <w:rPr>
                <w:noProof/>
              </w:rPr>
              <w:t>1</w:t>
            </w:r>
            <w:r w:rsidR="00900BCC">
              <w:fldChar w:fldCharType="end"/>
            </w:r>
            <w:r w:rsidR="00900BCC">
              <w:t>)</w:t>
            </w:r>
            <w:r w:rsidR="00C82E48">
              <w:t xml:space="preserve"> oder nicht alle Ziele </w:t>
            </w:r>
            <w:r w:rsidR="009C3D2A">
              <w:t xml:space="preserve">in gleichem Maße </w:t>
            </w:r>
            <w:r w:rsidR="00C82E48">
              <w:t>erreicht werden können</w:t>
            </w:r>
            <w:r>
              <w:t>.</w:t>
            </w:r>
            <w:r w:rsidR="009C3D2A">
              <w:t xml:space="preserve"> </w:t>
            </w:r>
          </w:p>
          <w:p w14:paraId="3F08CFEA" w14:textId="0ABC4A4A" w:rsidR="008D7E0A" w:rsidRDefault="008D7E0A" w:rsidP="00080BB3">
            <w:pPr>
              <w:ind w:left="454" w:right="601"/>
              <w:jc w:val="both"/>
            </w:pPr>
          </w:p>
          <w:p w14:paraId="501D1A2D" w14:textId="77777777" w:rsidR="008D7E0A" w:rsidRPr="008D7E0A" w:rsidRDefault="008D7E0A" w:rsidP="00080BB3">
            <w:pPr>
              <w:ind w:left="454" w:right="601"/>
              <w:jc w:val="both"/>
              <w:rPr>
                <w:b/>
                <w:u w:val="single"/>
              </w:rPr>
            </w:pPr>
            <w:r w:rsidRPr="008D7E0A">
              <w:rPr>
                <w:b/>
                <w:u w:val="single"/>
              </w:rPr>
              <w:t>W-Seminar:</w:t>
            </w:r>
          </w:p>
          <w:p w14:paraId="078205D8" w14:textId="77777777" w:rsidR="008D7E0A" w:rsidRDefault="008D7E0A" w:rsidP="00080BB3">
            <w:pPr>
              <w:ind w:left="454" w:right="601"/>
              <w:jc w:val="both"/>
            </w:pPr>
            <w:r>
              <w:t>Im Rahmen eines W-Seminars im Fach Biologie kann das gesamte Projekt auf einen Schüler</w:t>
            </w:r>
            <w:r w:rsidR="00C82E48">
              <w:t xml:space="preserve"> übertragen werden. N</w:t>
            </w:r>
            <w:r>
              <w:t xml:space="preserve">eben einer umfassenden Recherche zum Thema </w:t>
            </w:r>
            <w:r w:rsidR="00C82E48">
              <w:t xml:space="preserve">führt der Schüler </w:t>
            </w:r>
            <w:r>
              <w:t>auch die Fertigung des Manta-Trawls sowie die Probenentnahme und –</w:t>
            </w:r>
            <w:proofErr w:type="spellStart"/>
            <w:r>
              <w:t>auswertung</w:t>
            </w:r>
            <w:proofErr w:type="spellEnd"/>
            <w:r>
              <w:t xml:space="preserve"> </w:t>
            </w:r>
            <w:r w:rsidR="009C3D2A">
              <w:t xml:space="preserve">selbstständig </w:t>
            </w:r>
            <w:r w:rsidR="00C82E48">
              <w:t>durch</w:t>
            </w:r>
            <w:r>
              <w:t xml:space="preserve">. </w:t>
            </w:r>
            <w:r w:rsidR="00C82E48">
              <w:t>Die Lehrkraft/Schule sollte Werkzeug und Material bereitstellen können, damit ein reibungsloser Ablauf gewährleistet werden kann.</w:t>
            </w:r>
            <w:r w:rsidR="009C3D2A">
              <w:t xml:space="preserve"> Zudem sollte die Lehrkraft bei einer Probenentnahme partizipieren oder die Aufsicht an eine erwachsene Person abgeben können (z.B. Eltern).</w:t>
            </w:r>
          </w:p>
          <w:p w14:paraId="2226EC9D" w14:textId="77777777" w:rsidR="008D7E0A" w:rsidRDefault="008D7E0A" w:rsidP="00080BB3">
            <w:pPr>
              <w:ind w:left="454" w:right="601"/>
              <w:jc w:val="both"/>
            </w:pPr>
          </w:p>
          <w:p w14:paraId="4A4FFEE7" w14:textId="77777777" w:rsidR="008D7E0A" w:rsidRPr="008D7E0A" w:rsidRDefault="008D7E0A" w:rsidP="00080BB3">
            <w:pPr>
              <w:ind w:left="454" w:right="601"/>
              <w:jc w:val="both"/>
              <w:rPr>
                <w:b/>
                <w:u w:val="single"/>
              </w:rPr>
            </w:pPr>
            <w:r w:rsidRPr="008D7E0A">
              <w:rPr>
                <w:b/>
                <w:u w:val="single"/>
              </w:rPr>
              <w:t>P-Seminar:</w:t>
            </w:r>
          </w:p>
          <w:p w14:paraId="0A0CF2F3" w14:textId="758D55DB" w:rsidR="00904F1B" w:rsidRDefault="008D7E0A" w:rsidP="00CB66F2">
            <w:pPr>
              <w:ind w:left="454" w:right="601"/>
              <w:jc w:val="both"/>
            </w:pPr>
            <w:r>
              <w:t>Im Rahmen eines P-Seminars (z.B. „</w:t>
            </w:r>
            <w:r w:rsidR="009C3D2A">
              <w:t>Bewertung</w:t>
            </w:r>
            <w:r>
              <w:t xml:space="preserve"> und Reinhaltung heimischer Ökosysteme“) </w:t>
            </w:r>
            <w:r w:rsidR="00C82E48">
              <w:t xml:space="preserve">kann das Projekt als einer von mehreren Bausteinen eingesetzt werden. </w:t>
            </w:r>
            <w:proofErr w:type="spellStart"/>
            <w:r w:rsidR="00C82E48">
              <w:t>SuS</w:t>
            </w:r>
            <w:proofErr w:type="spellEnd"/>
            <w:r w:rsidR="00C82E48">
              <w:t xml:space="preserve"> fertigen hier den Ma</w:t>
            </w:r>
            <w:r w:rsidR="00720D4E">
              <w:t>nta-Trawl</w:t>
            </w:r>
            <w:r w:rsidR="00F157C1">
              <w:t xml:space="preserve"> arbeitsteilig</w:t>
            </w:r>
            <w:r w:rsidR="00720D4E">
              <w:t xml:space="preserve"> selbst an, führen Prob</w:t>
            </w:r>
            <w:r w:rsidR="00C82E48">
              <w:t>enentnahme und –</w:t>
            </w:r>
            <w:proofErr w:type="spellStart"/>
            <w:r w:rsidR="00C82E48">
              <w:t>auswertung</w:t>
            </w:r>
            <w:proofErr w:type="spellEnd"/>
            <w:r w:rsidR="00C82E48">
              <w:t xml:space="preserve"> durch</w:t>
            </w:r>
            <w:r w:rsidR="00F157C1">
              <w:t xml:space="preserve"> und stellen die Ergebnisse gemeinsam mit denen anderer Untersuchungen in einem größeren Kontext zusammen. Es bieten sich hierfür weitere Untersuchungen an Fließgewässern (z.B. Bestimmung der Güteklasse) oder Untersuchungen </w:t>
            </w:r>
            <w:proofErr w:type="gramStart"/>
            <w:r w:rsidR="00F157C1">
              <w:t>an stehenden</w:t>
            </w:r>
            <w:proofErr w:type="gramEnd"/>
            <w:r w:rsidR="00F157C1">
              <w:t xml:space="preserve"> Gewässern (z.B. Tiefenprofil, chemische Untersuchung, Untersuchung von Planktonorganismen) an, für die ebenfalls benötigte Gerätschaften (z.B. </w:t>
            </w:r>
            <w:proofErr w:type="spellStart"/>
            <w:r w:rsidR="00F157C1">
              <w:t>Secchi</w:t>
            </w:r>
            <w:proofErr w:type="spellEnd"/>
            <w:r w:rsidR="00F157C1">
              <w:t xml:space="preserve">-Scheibe oder </w:t>
            </w:r>
            <w:proofErr w:type="spellStart"/>
            <w:r w:rsidR="00F157C1">
              <w:t>Ruttner</w:t>
            </w:r>
            <w:proofErr w:type="spellEnd"/>
            <w:r w:rsidR="00F157C1">
              <w:t>-Schöpfer) gefertigt werden können.</w:t>
            </w:r>
            <w:r w:rsidR="009C3D2A">
              <w:t xml:space="preserve"> Eine andere Möglichkeit für die Ausweitung des Projekts stellt eine anschließende Reinigungsaktion (beispielsweise eines </w:t>
            </w:r>
            <w:r w:rsidR="009C3D2A">
              <w:lastRenderedPageBreak/>
              <w:t>Flussabschnittes) dar, für die weitere externe Partner herangezogen werden könnten. Beispielsweise könnten Gerätschaften wie Müllzangen oder Müllsäcke von Stadt oder Bauhof geliehen oder gesponsert werden oder evtl. Werbungsanzeige in der Zeitung geschalten werden, um potentielle Helfer zu engagieren.</w:t>
            </w:r>
          </w:p>
        </w:tc>
      </w:tr>
    </w:tbl>
    <w:p w14:paraId="3EE340EC" w14:textId="77777777" w:rsidR="00124E0A" w:rsidRDefault="00124E0A">
      <w:pPr>
        <w:sectPr w:rsidR="00124E0A" w:rsidSect="00904F1B">
          <w:footerReference w:type="default" r:id="rId11"/>
          <w:pgSz w:w="11906" w:h="16838"/>
          <w:pgMar w:top="720" w:right="720" w:bottom="720" w:left="720" w:header="708" w:footer="708" w:gutter="0"/>
          <w:cols w:space="708"/>
          <w:docGrid w:linePitch="360"/>
        </w:sectPr>
      </w:pPr>
    </w:p>
    <w:p w14:paraId="5AC76274" w14:textId="729FD9B8" w:rsidR="00900BCC" w:rsidRDefault="00900BCC" w:rsidP="00900BCC">
      <w:pPr>
        <w:pStyle w:val="Beschriftung"/>
        <w:keepNext/>
      </w:pPr>
      <w:bookmarkStart w:id="3" w:name="_Ref8476941"/>
      <w:r>
        <w:lastRenderedPageBreak/>
        <w:t xml:space="preserve">Tabelle </w:t>
      </w:r>
      <w:fldSimple w:instr=" SEQ Tabelle \* ARABIC ">
        <w:r w:rsidR="00B9447F">
          <w:rPr>
            <w:noProof/>
          </w:rPr>
          <w:t>1</w:t>
        </w:r>
      </w:fldSimple>
      <w:bookmarkEnd w:id="3"/>
      <w:r>
        <w:t>: Lehrplanbezug und erreichbare Kompetenz- und Anforderungsbereiche in den unterschiedlichen Jahrgangsstufen.</w:t>
      </w:r>
    </w:p>
    <w:tbl>
      <w:tblPr>
        <w:tblStyle w:val="Tabellenraster1"/>
        <w:tblW w:w="15593" w:type="dxa"/>
        <w:tblInd w:w="-142" w:type="dxa"/>
        <w:tblLayout w:type="fixed"/>
        <w:tblLook w:val="04A0" w:firstRow="1" w:lastRow="0" w:firstColumn="1" w:lastColumn="0" w:noHBand="0" w:noVBand="1"/>
      </w:tblPr>
      <w:tblGrid>
        <w:gridCol w:w="1985"/>
        <w:gridCol w:w="1949"/>
        <w:gridCol w:w="1878"/>
        <w:gridCol w:w="71"/>
        <w:gridCol w:w="1949"/>
        <w:gridCol w:w="1949"/>
        <w:gridCol w:w="5812"/>
      </w:tblGrid>
      <w:tr w:rsidR="00CE63A4" w:rsidRPr="00124E0A" w14:paraId="16A71995" w14:textId="77777777" w:rsidTr="00CE63A4">
        <w:tc>
          <w:tcPr>
            <w:tcW w:w="1985" w:type="dxa"/>
            <w:vMerge w:val="restart"/>
            <w:tcBorders>
              <w:top w:val="nil"/>
              <w:left w:val="nil"/>
            </w:tcBorders>
          </w:tcPr>
          <w:p w14:paraId="2F3E64C5" w14:textId="77777777" w:rsidR="00CE63A4" w:rsidRPr="00124E0A" w:rsidRDefault="00CE63A4" w:rsidP="00124E0A"/>
        </w:tc>
        <w:tc>
          <w:tcPr>
            <w:tcW w:w="13608" w:type="dxa"/>
            <w:gridSpan w:val="6"/>
            <w:shd w:val="clear" w:color="auto" w:fill="D9D9D9" w:themeFill="background1" w:themeFillShade="D9"/>
          </w:tcPr>
          <w:p w14:paraId="6DE67D7B" w14:textId="77777777" w:rsidR="001B78C8" w:rsidRDefault="001B78C8" w:rsidP="001B78C8">
            <w:pPr>
              <w:pageBreakBefore/>
              <w:spacing w:line="240" w:lineRule="auto"/>
              <w:jc w:val="center"/>
              <w:rPr>
                <w:b/>
              </w:rPr>
            </w:pPr>
          </w:p>
          <w:p w14:paraId="02CB23BD" w14:textId="77777777" w:rsidR="00CE63A4" w:rsidRPr="00124E0A" w:rsidRDefault="00CE63A4" w:rsidP="001B78C8">
            <w:pPr>
              <w:pageBreakBefore/>
              <w:spacing w:line="240" w:lineRule="auto"/>
              <w:jc w:val="center"/>
              <w:rPr>
                <w:b/>
              </w:rPr>
            </w:pPr>
            <w:r w:rsidRPr="00124E0A">
              <w:rPr>
                <w:b/>
              </w:rPr>
              <w:t>Erfüllte Kompetenz- und Anforderungsbereiche nach KMK 2004</w:t>
            </w:r>
          </w:p>
          <w:p w14:paraId="3E68C54E" w14:textId="77777777" w:rsidR="00CE63A4" w:rsidRDefault="00CE63A4" w:rsidP="001B78C8">
            <w:pPr>
              <w:spacing w:line="240" w:lineRule="auto"/>
              <w:jc w:val="center"/>
              <w:rPr>
                <w:color w:val="0070C0"/>
              </w:rPr>
            </w:pPr>
            <w:r w:rsidRPr="00124E0A">
              <w:rPr>
                <w:color w:val="0070C0"/>
              </w:rPr>
              <w:t>(blau hinterlegte Bereiche sind nur erfüllt bei eigenständiger Planung der jeweiligen Projekt-Teile ohne Nutzung der beigelegten Anleitungen/ Durchführungen sowie einer umfassenden Nachbereitung und Diskussion der Ergebnisse)</w:t>
            </w:r>
          </w:p>
          <w:p w14:paraId="589CE918" w14:textId="562AC1AD" w:rsidR="001B78C8" w:rsidRPr="001B78C8" w:rsidRDefault="001B78C8" w:rsidP="001B78C8">
            <w:pPr>
              <w:spacing w:line="240" w:lineRule="auto"/>
              <w:jc w:val="center"/>
              <w:rPr>
                <w:color w:val="0070C0"/>
              </w:rPr>
            </w:pPr>
          </w:p>
        </w:tc>
      </w:tr>
      <w:tr w:rsidR="003F18FF" w:rsidRPr="00124E0A" w14:paraId="0BD3786A" w14:textId="77777777" w:rsidTr="00740910">
        <w:tc>
          <w:tcPr>
            <w:tcW w:w="1985" w:type="dxa"/>
            <w:vMerge/>
            <w:tcBorders>
              <w:left w:val="nil"/>
            </w:tcBorders>
          </w:tcPr>
          <w:p w14:paraId="238D3722" w14:textId="77777777" w:rsidR="003F18FF" w:rsidRPr="00124E0A" w:rsidRDefault="003F18FF" w:rsidP="00124E0A"/>
        </w:tc>
        <w:tc>
          <w:tcPr>
            <w:tcW w:w="1949" w:type="dxa"/>
            <w:shd w:val="clear" w:color="auto" w:fill="auto"/>
          </w:tcPr>
          <w:p w14:paraId="54661149" w14:textId="77777777" w:rsidR="003F18FF" w:rsidRDefault="003F18FF" w:rsidP="001B78C8">
            <w:pPr>
              <w:spacing w:line="240" w:lineRule="auto"/>
              <w:jc w:val="center"/>
              <w:rPr>
                <w:b/>
              </w:rPr>
            </w:pPr>
          </w:p>
          <w:p w14:paraId="7B88CA32" w14:textId="77777777" w:rsidR="003F18FF" w:rsidRDefault="003F18FF" w:rsidP="001B78C8">
            <w:pPr>
              <w:spacing w:line="240" w:lineRule="auto"/>
              <w:jc w:val="center"/>
              <w:rPr>
                <w:b/>
              </w:rPr>
            </w:pPr>
            <w:r w:rsidRPr="00124E0A">
              <w:rPr>
                <w:b/>
              </w:rPr>
              <w:t>Jahrgangsstufe 5</w:t>
            </w:r>
          </w:p>
          <w:p w14:paraId="647EB838" w14:textId="77777777" w:rsidR="003F18FF" w:rsidRDefault="003F18FF" w:rsidP="001B78C8">
            <w:pPr>
              <w:spacing w:line="240" w:lineRule="auto"/>
              <w:jc w:val="center"/>
              <w:rPr>
                <w:b/>
              </w:rPr>
            </w:pPr>
          </w:p>
          <w:p w14:paraId="5143093D" w14:textId="77777777" w:rsidR="003F18FF" w:rsidRPr="007C33ED" w:rsidRDefault="003F18FF" w:rsidP="001B78C8">
            <w:pPr>
              <w:spacing w:line="240" w:lineRule="auto"/>
              <w:jc w:val="center"/>
              <w:rPr>
                <w:u w:val="single"/>
              </w:rPr>
            </w:pPr>
            <w:r w:rsidRPr="007C33ED">
              <w:rPr>
                <w:u w:val="single"/>
              </w:rPr>
              <w:t>G8</w:t>
            </w:r>
          </w:p>
          <w:p w14:paraId="39D6D3B9" w14:textId="1C1EC4CB" w:rsidR="003F18FF" w:rsidRDefault="003F18FF" w:rsidP="001B78C8">
            <w:pPr>
              <w:spacing w:line="240" w:lineRule="auto"/>
              <w:jc w:val="center"/>
            </w:pPr>
            <w:r>
              <w:t>NT5</w:t>
            </w:r>
            <w:r w:rsidR="00740910">
              <w:t xml:space="preserve"> </w:t>
            </w:r>
            <w:r>
              <w:t>1.1 Arbeitsmethoden</w:t>
            </w:r>
          </w:p>
          <w:p w14:paraId="1FD25E77" w14:textId="77777777" w:rsidR="003F18FF" w:rsidRDefault="003F18FF" w:rsidP="001B78C8">
            <w:pPr>
              <w:spacing w:line="240" w:lineRule="auto"/>
              <w:jc w:val="center"/>
            </w:pPr>
          </w:p>
          <w:p w14:paraId="16F69B55" w14:textId="7B0C2A79" w:rsidR="003F18FF" w:rsidRDefault="003F18FF" w:rsidP="001B78C8">
            <w:pPr>
              <w:spacing w:line="240" w:lineRule="auto"/>
              <w:jc w:val="center"/>
            </w:pPr>
            <w:proofErr w:type="spellStart"/>
            <w:r w:rsidRPr="007C33ED">
              <w:rPr>
                <w:u w:val="single"/>
              </w:rPr>
              <w:t>LehrplanPlus</w:t>
            </w:r>
            <w:proofErr w:type="spellEnd"/>
            <w:r>
              <w:br/>
            </w:r>
            <w:r w:rsidRPr="006432E7">
              <w:t>NT5</w:t>
            </w:r>
            <w:r w:rsidR="00740910">
              <w:t xml:space="preserve"> </w:t>
            </w:r>
            <w:r w:rsidRPr="006432E7">
              <w:t>1.1 Arbeitsmethoden</w:t>
            </w:r>
          </w:p>
          <w:p w14:paraId="49C1DEDE" w14:textId="632ED6E3" w:rsidR="003F18FF" w:rsidRPr="007C33ED" w:rsidRDefault="003F18FF" w:rsidP="001B78C8">
            <w:pPr>
              <w:spacing w:line="240" w:lineRule="auto"/>
              <w:jc w:val="center"/>
            </w:pPr>
          </w:p>
        </w:tc>
        <w:tc>
          <w:tcPr>
            <w:tcW w:w="1949" w:type="dxa"/>
            <w:gridSpan w:val="2"/>
          </w:tcPr>
          <w:p w14:paraId="6AB1F017" w14:textId="77777777" w:rsidR="003F18FF" w:rsidRDefault="003F18FF" w:rsidP="001B78C8">
            <w:pPr>
              <w:spacing w:line="240" w:lineRule="auto"/>
              <w:jc w:val="center"/>
              <w:rPr>
                <w:b/>
              </w:rPr>
            </w:pPr>
          </w:p>
          <w:p w14:paraId="25073218" w14:textId="29F58C2E" w:rsidR="003F18FF" w:rsidRDefault="003F18FF" w:rsidP="001B78C8">
            <w:pPr>
              <w:spacing w:line="240" w:lineRule="auto"/>
              <w:jc w:val="center"/>
              <w:rPr>
                <w:b/>
              </w:rPr>
            </w:pPr>
            <w:r>
              <w:rPr>
                <w:b/>
              </w:rPr>
              <w:t>Jahrgangsstufe 6</w:t>
            </w:r>
          </w:p>
          <w:p w14:paraId="79797B89" w14:textId="77777777" w:rsidR="003F18FF" w:rsidRDefault="003F18FF" w:rsidP="001B78C8">
            <w:pPr>
              <w:spacing w:line="240" w:lineRule="auto"/>
              <w:jc w:val="center"/>
              <w:rPr>
                <w:b/>
              </w:rPr>
            </w:pPr>
          </w:p>
          <w:p w14:paraId="4A04C120" w14:textId="582D2D07" w:rsidR="003F18FF" w:rsidRPr="00124E0A" w:rsidRDefault="003F18FF" w:rsidP="001B78C8">
            <w:pPr>
              <w:spacing w:line="240" w:lineRule="auto"/>
              <w:jc w:val="center"/>
              <w:rPr>
                <w:b/>
              </w:rPr>
            </w:pPr>
            <w:proofErr w:type="spellStart"/>
            <w:r w:rsidRPr="007C33ED">
              <w:rPr>
                <w:u w:val="single"/>
              </w:rPr>
              <w:t>LehrplanPlus</w:t>
            </w:r>
            <w:proofErr w:type="spellEnd"/>
            <w:r>
              <w:br/>
              <w:t>NT6</w:t>
            </w:r>
            <w:r w:rsidR="00740910">
              <w:t xml:space="preserve"> </w:t>
            </w:r>
            <w:r>
              <w:t>1.5</w:t>
            </w:r>
            <w:r w:rsidRPr="006432E7">
              <w:t xml:space="preserve"> </w:t>
            </w:r>
            <w:r>
              <w:t>Ökosystem Gewässer</w:t>
            </w:r>
          </w:p>
        </w:tc>
        <w:tc>
          <w:tcPr>
            <w:tcW w:w="1949" w:type="dxa"/>
            <w:shd w:val="clear" w:color="auto" w:fill="auto"/>
          </w:tcPr>
          <w:p w14:paraId="475482A3" w14:textId="77777777" w:rsidR="003F18FF" w:rsidRDefault="003F18FF" w:rsidP="001B78C8">
            <w:pPr>
              <w:spacing w:line="240" w:lineRule="auto"/>
              <w:jc w:val="center"/>
              <w:rPr>
                <w:b/>
              </w:rPr>
            </w:pPr>
          </w:p>
          <w:p w14:paraId="2D8FCA7C" w14:textId="14245920" w:rsidR="003F18FF" w:rsidRDefault="003F18FF" w:rsidP="001B78C8">
            <w:pPr>
              <w:spacing w:line="240" w:lineRule="auto"/>
              <w:jc w:val="center"/>
              <w:rPr>
                <w:b/>
              </w:rPr>
            </w:pPr>
            <w:r w:rsidRPr="00124E0A">
              <w:rPr>
                <w:b/>
              </w:rPr>
              <w:t xml:space="preserve">Jahrgangsstufe </w:t>
            </w:r>
            <w:r>
              <w:rPr>
                <w:b/>
              </w:rPr>
              <w:t>8</w:t>
            </w:r>
          </w:p>
          <w:p w14:paraId="6D33750E" w14:textId="77777777" w:rsidR="003F18FF" w:rsidRDefault="003F18FF" w:rsidP="001B78C8">
            <w:pPr>
              <w:spacing w:line="240" w:lineRule="auto"/>
              <w:jc w:val="center"/>
            </w:pPr>
          </w:p>
          <w:p w14:paraId="54D57427" w14:textId="77777777" w:rsidR="00740910" w:rsidRPr="00740910" w:rsidRDefault="00740910" w:rsidP="001B78C8">
            <w:pPr>
              <w:spacing w:line="240" w:lineRule="auto"/>
              <w:jc w:val="center"/>
              <w:rPr>
                <w:u w:val="single"/>
              </w:rPr>
            </w:pPr>
            <w:proofErr w:type="spellStart"/>
            <w:r w:rsidRPr="00740910">
              <w:rPr>
                <w:u w:val="single"/>
              </w:rPr>
              <w:t>LehrplanPlus</w:t>
            </w:r>
            <w:proofErr w:type="spellEnd"/>
          </w:p>
          <w:p w14:paraId="29212229" w14:textId="77777777" w:rsidR="00740910" w:rsidRDefault="00740910" w:rsidP="001B78C8">
            <w:pPr>
              <w:spacing w:line="240" w:lineRule="auto"/>
              <w:jc w:val="center"/>
            </w:pPr>
            <w:r>
              <w:t xml:space="preserve">B8 6 </w:t>
            </w:r>
          </w:p>
          <w:p w14:paraId="735C5422" w14:textId="35CD8982" w:rsidR="00740910" w:rsidRDefault="00740910" w:rsidP="001B78C8">
            <w:pPr>
              <w:spacing w:line="240" w:lineRule="auto"/>
              <w:jc w:val="center"/>
            </w:pPr>
            <w:r>
              <w:t>Ökosysteme unter dem Einfluss des Menschen</w:t>
            </w:r>
          </w:p>
        </w:tc>
        <w:tc>
          <w:tcPr>
            <w:tcW w:w="1949" w:type="dxa"/>
            <w:shd w:val="clear" w:color="auto" w:fill="auto"/>
          </w:tcPr>
          <w:p w14:paraId="048C69F2" w14:textId="77777777" w:rsidR="003F18FF" w:rsidRDefault="003F18FF" w:rsidP="001B78C8">
            <w:pPr>
              <w:spacing w:line="240" w:lineRule="auto"/>
              <w:jc w:val="center"/>
              <w:rPr>
                <w:u w:val="single"/>
              </w:rPr>
            </w:pPr>
          </w:p>
          <w:p w14:paraId="19C91F2A" w14:textId="77777777" w:rsidR="003F18FF" w:rsidRDefault="003F18FF" w:rsidP="003F18FF">
            <w:pPr>
              <w:spacing w:line="240" w:lineRule="auto"/>
              <w:jc w:val="center"/>
              <w:rPr>
                <w:b/>
              </w:rPr>
            </w:pPr>
            <w:r w:rsidRPr="00124E0A">
              <w:rPr>
                <w:b/>
              </w:rPr>
              <w:t>Jahrgangsstufe 10</w:t>
            </w:r>
          </w:p>
          <w:p w14:paraId="217AF959" w14:textId="77777777" w:rsidR="003F18FF" w:rsidRDefault="003F18FF" w:rsidP="001B78C8">
            <w:pPr>
              <w:spacing w:line="240" w:lineRule="auto"/>
              <w:jc w:val="center"/>
              <w:rPr>
                <w:u w:val="single"/>
              </w:rPr>
            </w:pPr>
          </w:p>
          <w:p w14:paraId="0057B6BD" w14:textId="1C1C0CB7" w:rsidR="003F18FF" w:rsidRDefault="003F18FF" w:rsidP="001B78C8">
            <w:pPr>
              <w:spacing w:line="240" w:lineRule="auto"/>
              <w:jc w:val="center"/>
            </w:pPr>
            <w:r w:rsidRPr="007C33ED">
              <w:rPr>
                <w:u w:val="single"/>
              </w:rPr>
              <w:t>G8</w:t>
            </w:r>
            <w:r w:rsidRPr="007C33ED">
              <w:rPr>
                <w:u w:val="single"/>
              </w:rPr>
              <w:br/>
            </w:r>
            <w:r w:rsidRPr="00E16D3A">
              <w:t>B10</w:t>
            </w:r>
            <w:r w:rsidR="00740910">
              <w:t xml:space="preserve"> </w:t>
            </w:r>
            <w:r w:rsidRPr="00E16D3A">
              <w:t>3 Grundlegende Wechselbeziehungen zwischen Lebewesen</w:t>
            </w:r>
            <w:r>
              <w:t xml:space="preserve"> </w:t>
            </w:r>
            <w:r w:rsidR="00740910">
              <w:br/>
            </w:r>
            <w:r>
              <w:t>(z.B. Projekttage)</w:t>
            </w:r>
          </w:p>
          <w:p w14:paraId="400A3346" w14:textId="77777777" w:rsidR="003F18FF" w:rsidRPr="00124E0A" w:rsidRDefault="003F18FF" w:rsidP="001B78C8">
            <w:pPr>
              <w:spacing w:line="240" w:lineRule="auto"/>
              <w:jc w:val="center"/>
              <w:rPr>
                <w:b/>
              </w:rPr>
            </w:pPr>
          </w:p>
        </w:tc>
        <w:tc>
          <w:tcPr>
            <w:tcW w:w="5812" w:type="dxa"/>
            <w:shd w:val="clear" w:color="auto" w:fill="auto"/>
          </w:tcPr>
          <w:p w14:paraId="65D08CBA" w14:textId="77777777" w:rsidR="003F18FF" w:rsidRDefault="003F18FF" w:rsidP="001B78C8">
            <w:pPr>
              <w:spacing w:line="240" w:lineRule="auto"/>
              <w:jc w:val="center"/>
              <w:rPr>
                <w:b/>
              </w:rPr>
            </w:pPr>
          </w:p>
          <w:p w14:paraId="4E68D5BF" w14:textId="77777777" w:rsidR="003F18FF" w:rsidRDefault="003F18FF" w:rsidP="001B78C8">
            <w:pPr>
              <w:spacing w:line="240" w:lineRule="auto"/>
              <w:jc w:val="center"/>
            </w:pPr>
            <w:r w:rsidRPr="00124E0A">
              <w:rPr>
                <w:b/>
              </w:rPr>
              <w:t xml:space="preserve">Oberstufe </w:t>
            </w:r>
            <w:r w:rsidRPr="00124E0A">
              <w:rPr>
                <w:b/>
              </w:rPr>
              <w:br/>
            </w:r>
          </w:p>
          <w:p w14:paraId="360C6D17" w14:textId="77777777" w:rsidR="003F18FF" w:rsidRPr="007C33ED" w:rsidRDefault="003F18FF" w:rsidP="001B78C8">
            <w:pPr>
              <w:spacing w:line="240" w:lineRule="auto"/>
              <w:jc w:val="center"/>
              <w:rPr>
                <w:u w:val="single"/>
              </w:rPr>
            </w:pPr>
            <w:r w:rsidRPr="007C33ED">
              <w:rPr>
                <w:u w:val="single"/>
              </w:rPr>
              <w:t>G8</w:t>
            </w:r>
          </w:p>
          <w:p w14:paraId="6E6D5DC9" w14:textId="1BD44729" w:rsidR="003F18FF" w:rsidRDefault="003F18FF" w:rsidP="001B78C8">
            <w:pPr>
              <w:spacing w:line="240" w:lineRule="auto"/>
              <w:jc w:val="center"/>
            </w:pPr>
            <w:r>
              <w:t>B11</w:t>
            </w:r>
            <w:r w:rsidR="00740910">
              <w:t xml:space="preserve"> </w:t>
            </w:r>
            <w:r>
              <w:t>3 Der Mensch als Umweltfaktor – Populationsdynamik und Biodiversität</w:t>
            </w:r>
          </w:p>
          <w:p w14:paraId="625DCA43" w14:textId="4CE75074" w:rsidR="003F18FF" w:rsidRDefault="003F18FF" w:rsidP="001B78C8">
            <w:pPr>
              <w:spacing w:line="240" w:lineRule="auto"/>
              <w:jc w:val="center"/>
              <w:rPr>
                <w:b/>
              </w:rPr>
            </w:pPr>
            <w:r>
              <w:t>(W- oder P-Seminar)</w:t>
            </w:r>
          </w:p>
          <w:p w14:paraId="46C842C6" w14:textId="77777777" w:rsidR="003F18FF" w:rsidRDefault="003F18FF" w:rsidP="001B78C8">
            <w:pPr>
              <w:spacing w:line="240" w:lineRule="auto"/>
              <w:jc w:val="center"/>
              <w:rPr>
                <w:b/>
              </w:rPr>
            </w:pPr>
          </w:p>
          <w:p w14:paraId="0BB68FBB" w14:textId="77777777" w:rsidR="003F18FF" w:rsidRPr="007C33ED" w:rsidRDefault="003F18FF" w:rsidP="001B78C8">
            <w:pPr>
              <w:spacing w:line="240" w:lineRule="auto"/>
              <w:jc w:val="center"/>
              <w:rPr>
                <w:u w:val="single"/>
              </w:rPr>
            </w:pPr>
            <w:proofErr w:type="spellStart"/>
            <w:r w:rsidRPr="007C33ED">
              <w:rPr>
                <w:u w:val="single"/>
              </w:rPr>
              <w:t>LehrplanPlus</w:t>
            </w:r>
            <w:proofErr w:type="spellEnd"/>
          </w:p>
          <w:p w14:paraId="610656D8" w14:textId="7AF18ACF" w:rsidR="003F18FF" w:rsidRDefault="003F18FF" w:rsidP="001B78C8">
            <w:pPr>
              <w:spacing w:line="240" w:lineRule="auto"/>
              <w:jc w:val="center"/>
            </w:pPr>
            <w:r>
              <w:t>B12</w:t>
            </w:r>
            <w:r w:rsidR="00740910">
              <w:t xml:space="preserve"> </w:t>
            </w:r>
            <w:r>
              <w:t>4.2 Anthropogene Einflüsse auf Ökosysteme und der Wert der Natur</w:t>
            </w:r>
          </w:p>
          <w:p w14:paraId="0CB3AA05" w14:textId="77777777" w:rsidR="003F18FF" w:rsidRDefault="003F18FF" w:rsidP="001B78C8">
            <w:pPr>
              <w:spacing w:line="240" w:lineRule="auto"/>
              <w:jc w:val="center"/>
            </w:pPr>
            <w:r>
              <w:t>(</w:t>
            </w:r>
            <w:r w:rsidRPr="007C33ED">
              <w:t>W- oder P-Seminar</w:t>
            </w:r>
            <w:r>
              <w:t>)</w:t>
            </w:r>
          </w:p>
          <w:p w14:paraId="43255FA8" w14:textId="5454D98C" w:rsidR="003F18FF" w:rsidRPr="001B78C8" w:rsidRDefault="003F18FF" w:rsidP="001B78C8">
            <w:pPr>
              <w:spacing w:line="240" w:lineRule="auto"/>
              <w:jc w:val="center"/>
            </w:pPr>
          </w:p>
        </w:tc>
      </w:tr>
      <w:tr w:rsidR="00CE63A4" w:rsidRPr="00124E0A" w14:paraId="7DD2940A" w14:textId="77777777" w:rsidTr="00740910">
        <w:tc>
          <w:tcPr>
            <w:tcW w:w="1985" w:type="dxa"/>
            <w:shd w:val="clear" w:color="auto" w:fill="D9D9D9" w:themeFill="background1" w:themeFillShade="D9"/>
          </w:tcPr>
          <w:p w14:paraId="4ABF3FD1" w14:textId="75B4BEB0" w:rsidR="00CE63A4" w:rsidRPr="00124E0A" w:rsidRDefault="00CE63A4" w:rsidP="00B91693">
            <w:pPr>
              <w:rPr>
                <w:b/>
              </w:rPr>
            </w:pPr>
          </w:p>
          <w:p w14:paraId="26000F71" w14:textId="77777777" w:rsidR="00CE63A4" w:rsidRPr="00124E0A" w:rsidRDefault="00CE63A4" w:rsidP="00B91693">
            <w:pPr>
              <w:rPr>
                <w:b/>
              </w:rPr>
            </w:pPr>
            <w:r w:rsidRPr="00124E0A">
              <w:rPr>
                <w:b/>
              </w:rPr>
              <w:t>Bauanleitung Manta-Trawl</w:t>
            </w:r>
          </w:p>
        </w:tc>
        <w:tc>
          <w:tcPr>
            <w:tcW w:w="7796" w:type="dxa"/>
            <w:gridSpan w:val="5"/>
          </w:tcPr>
          <w:p w14:paraId="7ECCDD7B" w14:textId="77777777" w:rsidR="00CE63A4" w:rsidRPr="00124E0A" w:rsidRDefault="00CE63A4" w:rsidP="001B78C8">
            <w:pPr>
              <w:spacing w:line="240" w:lineRule="auto"/>
              <w:ind w:left="720"/>
              <w:contextualSpacing/>
              <w:jc w:val="center"/>
              <w:rPr>
                <w:b/>
              </w:rPr>
            </w:pPr>
          </w:p>
          <w:p w14:paraId="1459B6B1" w14:textId="77777777" w:rsidR="00CE63A4" w:rsidRDefault="00CE63A4" w:rsidP="001B78C8">
            <w:pPr>
              <w:spacing w:line="240" w:lineRule="auto"/>
              <w:contextualSpacing/>
              <w:jc w:val="center"/>
              <w:rPr>
                <w:b/>
              </w:rPr>
            </w:pPr>
          </w:p>
          <w:p w14:paraId="50C25348" w14:textId="45C2DAD2" w:rsidR="00CE63A4" w:rsidRDefault="00CE63A4" w:rsidP="001B78C8">
            <w:pPr>
              <w:spacing w:line="240" w:lineRule="auto"/>
              <w:contextualSpacing/>
              <w:jc w:val="center"/>
              <w:rPr>
                <w:b/>
              </w:rPr>
            </w:pPr>
            <w:r>
              <w:rPr>
                <w:b/>
              </w:rPr>
              <w:t>N</w:t>
            </w:r>
            <w:r w:rsidRPr="00124E0A">
              <w:rPr>
                <w:b/>
              </w:rPr>
              <w:t>icht geeignet</w:t>
            </w:r>
            <w:r>
              <w:rPr>
                <w:b/>
              </w:rPr>
              <w:t>!</w:t>
            </w:r>
          </w:p>
          <w:p w14:paraId="413191AE" w14:textId="5F5182C7" w:rsidR="00CE63A4" w:rsidRPr="00124E0A" w:rsidRDefault="00CE63A4" w:rsidP="001B78C8">
            <w:pPr>
              <w:spacing w:line="240" w:lineRule="auto"/>
              <w:contextualSpacing/>
              <w:jc w:val="center"/>
              <w:rPr>
                <w:b/>
              </w:rPr>
            </w:pPr>
            <w:r>
              <w:rPr>
                <w:b/>
              </w:rPr>
              <w:t>Zeitaufwand zu groß.</w:t>
            </w:r>
          </w:p>
          <w:p w14:paraId="4BA19E44" w14:textId="4A01C6B9" w:rsidR="00CE63A4" w:rsidRDefault="00CE63A4" w:rsidP="001B78C8">
            <w:pPr>
              <w:spacing w:line="240" w:lineRule="auto"/>
              <w:contextualSpacing/>
              <w:jc w:val="center"/>
              <w:rPr>
                <w:b/>
              </w:rPr>
            </w:pPr>
            <w:bookmarkStart w:id="4" w:name="_GoBack"/>
            <w:bookmarkEnd w:id="4"/>
          </w:p>
          <w:p w14:paraId="12418514" w14:textId="77777777" w:rsidR="00CE63A4" w:rsidRDefault="00CE63A4" w:rsidP="001B78C8">
            <w:pPr>
              <w:spacing w:line="240" w:lineRule="auto"/>
              <w:contextualSpacing/>
              <w:jc w:val="center"/>
              <w:rPr>
                <w:b/>
              </w:rPr>
            </w:pPr>
          </w:p>
          <w:p w14:paraId="34D1575A" w14:textId="371367F6" w:rsidR="00CE63A4" w:rsidRPr="00124E0A" w:rsidRDefault="00CE63A4" w:rsidP="001B78C8">
            <w:pPr>
              <w:spacing w:line="240" w:lineRule="auto"/>
              <w:contextualSpacing/>
              <w:jc w:val="center"/>
              <w:rPr>
                <w:b/>
              </w:rPr>
            </w:pPr>
          </w:p>
        </w:tc>
        <w:tc>
          <w:tcPr>
            <w:tcW w:w="5812" w:type="dxa"/>
          </w:tcPr>
          <w:p w14:paraId="7EEE5668" w14:textId="77777777" w:rsidR="001B78C8" w:rsidRDefault="001B78C8" w:rsidP="001B78C8">
            <w:pPr>
              <w:spacing w:line="240" w:lineRule="auto"/>
              <w:ind w:left="460"/>
              <w:contextualSpacing/>
              <w:rPr>
                <w:b/>
              </w:rPr>
            </w:pPr>
          </w:p>
          <w:p w14:paraId="47998E46" w14:textId="77777777" w:rsidR="00CE63A4" w:rsidRPr="00124E0A" w:rsidRDefault="00CE63A4" w:rsidP="001B78C8">
            <w:pPr>
              <w:numPr>
                <w:ilvl w:val="0"/>
                <w:numId w:val="2"/>
              </w:numPr>
              <w:spacing w:line="240" w:lineRule="auto"/>
              <w:ind w:left="460"/>
              <w:contextualSpacing/>
              <w:rPr>
                <w:b/>
              </w:rPr>
            </w:pPr>
            <w:r w:rsidRPr="00124E0A">
              <w:rPr>
                <w:b/>
              </w:rPr>
              <w:t>E I:</w:t>
            </w:r>
          </w:p>
          <w:p w14:paraId="68F3F01D" w14:textId="33AC4D6A" w:rsidR="00CE63A4" w:rsidRDefault="00CE63A4" w:rsidP="001B78C8">
            <w:pPr>
              <w:numPr>
                <w:ilvl w:val="0"/>
                <w:numId w:val="3"/>
              </w:numPr>
              <w:spacing w:line="240" w:lineRule="auto"/>
              <w:ind w:left="601"/>
              <w:contextualSpacing/>
            </w:pPr>
            <w:r w:rsidRPr="00124E0A">
              <w:t>Modelle praktisch erstellen</w:t>
            </w:r>
            <w:r>
              <w:t>.</w:t>
            </w:r>
          </w:p>
          <w:p w14:paraId="714F7CD2" w14:textId="77777777" w:rsidR="00CE63A4" w:rsidRPr="00124E0A" w:rsidRDefault="00CE63A4" w:rsidP="001B78C8">
            <w:pPr>
              <w:spacing w:line="240" w:lineRule="auto"/>
              <w:ind w:left="460"/>
              <w:contextualSpacing/>
            </w:pPr>
          </w:p>
          <w:p w14:paraId="117480E6" w14:textId="77777777" w:rsidR="00CE63A4" w:rsidRPr="00124E0A" w:rsidRDefault="00CE63A4" w:rsidP="001B78C8">
            <w:pPr>
              <w:numPr>
                <w:ilvl w:val="0"/>
                <w:numId w:val="2"/>
              </w:numPr>
              <w:spacing w:line="240" w:lineRule="auto"/>
              <w:ind w:left="460"/>
              <w:contextualSpacing/>
              <w:rPr>
                <w:b/>
              </w:rPr>
            </w:pPr>
            <w:r w:rsidRPr="00124E0A">
              <w:rPr>
                <w:b/>
              </w:rPr>
              <w:t>E III:</w:t>
            </w:r>
          </w:p>
          <w:p w14:paraId="3D81ADBA" w14:textId="7422B784" w:rsidR="00CE63A4" w:rsidRPr="00124E0A" w:rsidRDefault="00CE63A4" w:rsidP="001B78C8">
            <w:pPr>
              <w:numPr>
                <w:ilvl w:val="0"/>
                <w:numId w:val="3"/>
              </w:numPr>
              <w:spacing w:line="240" w:lineRule="auto"/>
              <w:ind w:left="601"/>
              <w:contextualSpacing/>
            </w:pPr>
            <w:r w:rsidRPr="00124E0A">
              <w:t>Eigenständig biologische Fragen und Hypothesen finden und formulieren</w:t>
            </w:r>
            <w:r>
              <w:t>.</w:t>
            </w:r>
          </w:p>
          <w:p w14:paraId="32F29EEC" w14:textId="72E74540" w:rsidR="00CE63A4" w:rsidRPr="00B91693" w:rsidRDefault="00CE63A4" w:rsidP="001B78C8">
            <w:pPr>
              <w:numPr>
                <w:ilvl w:val="0"/>
                <w:numId w:val="3"/>
              </w:numPr>
              <w:spacing w:line="240" w:lineRule="auto"/>
              <w:ind w:left="601"/>
              <w:contextualSpacing/>
            </w:pPr>
            <w:r w:rsidRPr="00124E0A">
              <w:t>Modelle kritisch prüfen auf ihre Aussagekraft und Tragfähigkeit</w:t>
            </w:r>
            <w:r>
              <w:t>.</w:t>
            </w:r>
          </w:p>
          <w:p w14:paraId="4154E051" w14:textId="77777777" w:rsidR="001B78C8" w:rsidRDefault="001B78C8" w:rsidP="001B78C8">
            <w:pPr>
              <w:spacing w:line="240" w:lineRule="auto"/>
              <w:ind w:left="460"/>
              <w:contextualSpacing/>
              <w:rPr>
                <w:b/>
                <w:color w:val="0070C0"/>
              </w:rPr>
            </w:pPr>
          </w:p>
          <w:p w14:paraId="25A71A0F" w14:textId="77777777" w:rsidR="00CE63A4" w:rsidRPr="00124E0A" w:rsidRDefault="00CE63A4" w:rsidP="001B78C8">
            <w:pPr>
              <w:numPr>
                <w:ilvl w:val="0"/>
                <w:numId w:val="2"/>
              </w:numPr>
              <w:spacing w:line="240" w:lineRule="auto"/>
              <w:ind w:left="460"/>
              <w:contextualSpacing/>
              <w:rPr>
                <w:b/>
                <w:color w:val="0070C0"/>
              </w:rPr>
            </w:pPr>
            <w:r w:rsidRPr="00124E0A">
              <w:rPr>
                <w:b/>
                <w:color w:val="0070C0"/>
              </w:rPr>
              <w:t>K III:</w:t>
            </w:r>
          </w:p>
          <w:p w14:paraId="1875E2E6" w14:textId="77777777" w:rsidR="00CE63A4" w:rsidRDefault="00CE63A4" w:rsidP="001B78C8">
            <w:pPr>
              <w:numPr>
                <w:ilvl w:val="0"/>
                <w:numId w:val="4"/>
              </w:numPr>
              <w:spacing w:line="240" w:lineRule="auto"/>
              <w:ind w:left="601"/>
              <w:contextualSpacing/>
              <w:rPr>
                <w:color w:val="0070C0"/>
              </w:rPr>
            </w:pPr>
            <w:r w:rsidRPr="00124E0A">
              <w:rPr>
                <w:color w:val="0070C0"/>
              </w:rPr>
              <w:t>Verschiedene Informationsquellen bei der Bearbeitung neuer Sachverhalte zielführend nutzen</w:t>
            </w:r>
            <w:r>
              <w:rPr>
                <w:color w:val="0070C0"/>
              </w:rPr>
              <w:t>.</w:t>
            </w:r>
            <w:r w:rsidRPr="00124E0A">
              <w:rPr>
                <w:color w:val="0070C0"/>
              </w:rPr>
              <w:t xml:space="preserve"> </w:t>
            </w:r>
          </w:p>
          <w:p w14:paraId="169F7184" w14:textId="5404B9B3" w:rsidR="001B78C8" w:rsidRPr="001B78C8" w:rsidRDefault="001B78C8" w:rsidP="001B78C8">
            <w:pPr>
              <w:spacing w:line="240" w:lineRule="auto"/>
              <w:ind w:left="601"/>
              <w:contextualSpacing/>
              <w:rPr>
                <w:color w:val="0070C0"/>
              </w:rPr>
            </w:pPr>
          </w:p>
        </w:tc>
      </w:tr>
      <w:tr w:rsidR="007B0C25" w:rsidRPr="00124E0A" w14:paraId="17AAF750" w14:textId="77777777" w:rsidTr="006966C1">
        <w:trPr>
          <w:trHeight w:val="4111"/>
        </w:trPr>
        <w:tc>
          <w:tcPr>
            <w:tcW w:w="1985" w:type="dxa"/>
            <w:shd w:val="clear" w:color="auto" w:fill="D9D9D9" w:themeFill="background1" w:themeFillShade="D9"/>
          </w:tcPr>
          <w:p w14:paraId="12864197" w14:textId="77777777" w:rsidR="007B0C25" w:rsidRPr="00124E0A" w:rsidRDefault="007B0C25" w:rsidP="00B91693">
            <w:pPr>
              <w:rPr>
                <w:b/>
              </w:rPr>
            </w:pPr>
          </w:p>
          <w:p w14:paraId="438EFE5E" w14:textId="77777777" w:rsidR="007B0C25" w:rsidRPr="00124E0A" w:rsidRDefault="007B0C25" w:rsidP="00B91693">
            <w:pPr>
              <w:rPr>
                <w:b/>
              </w:rPr>
            </w:pPr>
            <w:r w:rsidRPr="00124E0A">
              <w:rPr>
                <w:b/>
              </w:rPr>
              <w:t>V1 – Probenentnahme</w:t>
            </w:r>
          </w:p>
          <w:p w14:paraId="5FC1450C" w14:textId="77777777" w:rsidR="007B0C25" w:rsidRPr="00124E0A" w:rsidRDefault="007B0C25" w:rsidP="00B91693">
            <w:pPr>
              <w:rPr>
                <w:b/>
              </w:rPr>
            </w:pPr>
          </w:p>
        </w:tc>
        <w:tc>
          <w:tcPr>
            <w:tcW w:w="3827" w:type="dxa"/>
            <w:gridSpan w:val="2"/>
          </w:tcPr>
          <w:p w14:paraId="6E9FEFD2" w14:textId="77777777" w:rsidR="001B78C8" w:rsidRDefault="001B78C8" w:rsidP="001B78C8">
            <w:pPr>
              <w:spacing w:line="240" w:lineRule="auto"/>
              <w:ind w:left="460"/>
              <w:contextualSpacing/>
              <w:rPr>
                <w:b/>
              </w:rPr>
            </w:pPr>
          </w:p>
          <w:p w14:paraId="0F01BB3D" w14:textId="77777777" w:rsidR="007B0C25" w:rsidRPr="001B78C8" w:rsidRDefault="007B0C25" w:rsidP="001B78C8">
            <w:pPr>
              <w:numPr>
                <w:ilvl w:val="0"/>
                <w:numId w:val="16"/>
              </w:numPr>
              <w:spacing w:line="240" w:lineRule="auto"/>
              <w:ind w:left="460"/>
              <w:contextualSpacing/>
              <w:rPr>
                <w:b/>
              </w:rPr>
            </w:pPr>
            <w:r w:rsidRPr="001B78C8">
              <w:rPr>
                <w:b/>
              </w:rPr>
              <w:t>E I:</w:t>
            </w:r>
          </w:p>
          <w:p w14:paraId="25DD47F8" w14:textId="77777777" w:rsidR="007B0C25" w:rsidRDefault="007B0C25" w:rsidP="001B78C8">
            <w:pPr>
              <w:numPr>
                <w:ilvl w:val="0"/>
                <w:numId w:val="17"/>
              </w:numPr>
              <w:spacing w:line="240" w:lineRule="auto"/>
              <w:ind w:left="600"/>
              <w:contextualSpacing/>
            </w:pPr>
            <w:r w:rsidRPr="00124E0A">
              <w:t>Versuche nach Anleitung durchführen</w:t>
            </w:r>
            <w:r>
              <w:t>.</w:t>
            </w:r>
            <w:r w:rsidRPr="00124E0A">
              <w:t xml:space="preserve"> </w:t>
            </w:r>
          </w:p>
          <w:p w14:paraId="409EA301" w14:textId="351EB695" w:rsidR="007B0C25" w:rsidRPr="00124E0A" w:rsidRDefault="007B0C25" w:rsidP="001B78C8">
            <w:pPr>
              <w:numPr>
                <w:ilvl w:val="0"/>
                <w:numId w:val="17"/>
              </w:numPr>
              <w:spacing w:line="240" w:lineRule="auto"/>
              <w:ind w:left="600"/>
              <w:contextualSpacing/>
            </w:pPr>
            <w:r w:rsidRPr="00124E0A">
              <w:t>Versuche sachgerecht protokollieren</w:t>
            </w:r>
            <w:r>
              <w:t>.</w:t>
            </w:r>
          </w:p>
          <w:p w14:paraId="20E0461E" w14:textId="77777777" w:rsidR="007B0C25" w:rsidRDefault="007B0C25" w:rsidP="001B78C8">
            <w:pPr>
              <w:numPr>
                <w:ilvl w:val="0"/>
                <w:numId w:val="17"/>
              </w:numPr>
              <w:spacing w:line="240" w:lineRule="auto"/>
              <w:ind w:left="600"/>
              <w:contextualSpacing/>
            </w:pPr>
            <w:r w:rsidRPr="00124E0A">
              <w:t>Arbeitstechniken sachgerecht anwenden</w:t>
            </w:r>
            <w:r>
              <w:t>.</w:t>
            </w:r>
          </w:p>
          <w:p w14:paraId="04A6F8B8" w14:textId="56EE9DD3" w:rsidR="007B0C25" w:rsidRPr="00124E0A" w:rsidRDefault="007B0C25" w:rsidP="001B78C8">
            <w:pPr>
              <w:numPr>
                <w:ilvl w:val="0"/>
                <w:numId w:val="17"/>
              </w:numPr>
              <w:spacing w:line="240" w:lineRule="auto"/>
              <w:ind w:left="600"/>
              <w:contextualSpacing/>
            </w:pPr>
            <w:r w:rsidRPr="00CE63A4">
              <w:t>Untersuchungsmethoden</w:t>
            </w:r>
            <w:r>
              <w:t xml:space="preserve"> […] kennen und ver</w:t>
            </w:r>
            <w:r w:rsidRPr="00CE63A4">
              <w:t>wenden</w:t>
            </w:r>
            <w:r>
              <w:t>.</w:t>
            </w:r>
          </w:p>
        </w:tc>
        <w:tc>
          <w:tcPr>
            <w:tcW w:w="9781" w:type="dxa"/>
            <w:gridSpan w:val="4"/>
          </w:tcPr>
          <w:p w14:paraId="08C03757" w14:textId="77777777" w:rsidR="001B78C8" w:rsidRDefault="001B78C8" w:rsidP="001B78C8">
            <w:pPr>
              <w:spacing w:line="240" w:lineRule="auto"/>
              <w:ind w:left="884"/>
              <w:contextualSpacing/>
              <w:rPr>
                <w:b/>
              </w:rPr>
            </w:pPr>
          </w:p>
          <w:p w14:paraId="3BA17545" w14:textId="77777777" w:rsidR="007B0C25" w:rsidRPr="00124E0A" w:rsidRDefault="007B0C25" w:rsidP="001B78C8">
            <w:pPr>
              <w:numPr>
                <w:ilvl w:val="0"/>
                <w:numId w:val="16"/>
              </w:numPr>
              <w:spacing w:line="240" w:lineRule="auto"/>
              <w:ind w:left="884"/>
              <w:contextualSpacing/>
              <w:rPr>
                <w:b/>
              </w:rPr>
            </w:pPr>
            <w:r w:rsidRPr="00124E0A">
              <w:rPr>
                <w:b/>
              </w:rPr>
              <w:t>E I:</w:t>
            </w:r>
          </w:p>
          <w:p w14:paraId="3C1CB7AD" w14:textId="742CCEED" w:rsidR="007B0C25" w:rsidRPr="00124E0A" w:rsidRDefault="007B0C25" w:rsidP="001B78C8">
            <w:pPr>
              <w:numPr>
                <w:ilvl w:val="0"/>
                <w:numId w:val="17"/>
              </w:numPr>
              <w:spacing w:line="240" w:lineRule="auto"/>
              <w:ind w:left="1026"/>
              <w:contextualSpacing/>
            </w:pPr>
            <w:r w:rsidRPr="00124E0A">
              <w:t>Versuche nach Anleitung durchführen</w:t>
            </w:r>
            <w:r>
              <w:t>.</w:t>
            </w:r>
          </w:p>
          <w:p w14:paraId="34BF38FF" w14:textId="760B5799" w:rsidR="007B0C25" w:rsidRPr="00124E0A" w:rsidRDefault="007B0C25" w:rsidP="001B78C8">
            <w:pPr>
              <w:numPr>
                <w:ilvl w:val="0"/>
                <w:numId w:val="17"/>
              </w:numPr>
              <w:spacing w:line="240" w:lineRule="auto"/>
              <w:ind w:left="1026"/>
              <w:contextualSpacing/>
            </w:pPr>
            <w:r w:rsidRPr="00124E0A">
              <w:t>Versuche sachgerecht protokollieren</w:t>
            </w:r>
            <w:r>
              <w:t>.</w:t>
            </w:r>
          </w:p>
          <w:p w14:paraId="26FA5D9D" w14:textId="2C2C9260" w:rsidR="007B0C25" w:rsidRPr="00124E0A" w:rsidRDefault="007B0C25" w:rsidP="001B78C8">
            <w:pPr>
              <w:numPr>
                <w:ilvl w:val="0"/>
                <w:numId w:val="17"/>
              </w:numPr>
              <w:spacing w:line="240" w:lineRule="auto"/>
              <w:ind w:left="1026"/>
              <w:contextualSpacing/>
            </w:pPr>
            <w:r w:rsidRPr="00124E0A">
              <w:t>Arbeitstechniken sachgerecht anwenden</w:t>
            </w:r>
            <w:r>
              <w:t>.</w:t>
            </w:r>
          </w:p>
          <w:p w14:paraId="6DE614BE" w14:textId="27D9F5E2" w:rsidR="007B0C25" w:rsidRPr="00124E0A" w:rsidRDefault="007B0C25" w:rsidP="001B78C8">
            <w:pPr>
              <w:numPr>
                <w:ilvl w:val="0"/>
                <w:numId w:val="17"/>
              </w:numPr>
              <w:spacing w:line="240" w:lineRule="auto"/>
              <w:ind w:left="1026"/>
              <w:contextualSpacing/>
            </w:pPr>
            <w:r w:rsidRPr="00124E0A">
              <w:t>Untersuchungsmethoden</w:t>
            </w:r>
            <w:r>
              <w:t xml:space="preserve"> […] kennen und ver</w:t>
            </w:r>
            <w:r w:rsidRPr="00124E0A">
              <w:t>wenden</w:t>
            </w:r>
            <w:r>
              <w:t>.</w:t>
            </w:r>
          </w:p>
          <w:p w14:paraId="2EB6AC85" w14:textId="77777777" w:rsidR="007B0C25" w:rsidRPr="00124E0A" w:rsidRDefault="007B0C25" w:rsidP="001B78C8">
            <w:pPr>
              <w:spacing w:line="240" w:lineRule="auto"/>
              <w:ind w:left="884"/>
              <w:contextualSpacing/>
            </w:pPr>
          </w:p>
          <w:p w14:paraId="31052895" w14:textId="77777777" w:rsidR="007B0C25" w:rsidRPr="00124E0A" w:rsidRDefault="007B0C25" w:rsidP="001B78C8">
            <w:pPr>
              <w:numPr>
                <w:ilvl w:val="0"/>
                <w:numId w:val="16"/>
              </w:numPr>
              <w:spacing w:line="240" w:lineRule="auto"/>
              <w:ind w:left="884"/>
              <w:contextualSpacing/>
              <w:rPr>
                <w:b/>
              </w:rPr>
            </w:pPr>
            <w:r w:rsidRPr="00124E0A">
              <w:rPr>
                <w:b/>
              </w:rPr>
              <w:t>E II:</w:t>
            </w:r>
          </w:p>
          <w:p w14:paraId="2DF2B3CC" w14:textId="6FBA9978" w:rsidR="007B0C25" w:rsidRPr="00124E0A" w:rsidRDefault="007B0C25" w:rsidP="001B78C8">
            <w:pPr>
              <w:numPr>
                <w:ilvl w:val="0"/>
                <w:numId w:val="18"/>
              </w:numPr>
              <w:spacing w:line="240" w:lineRule="auto"/>
              <w:ind w:left="1026"/>
              <w:contextualSpacing/>
            </w:pPr>
            <w:r w:rsidRPr="00124E0A">
              <w:t>Experimente planen, durchführen und deuten</w:t>
            </w:r>
            <w:r>
              <w:t>.</w:t>
            </w:r>
          </w:p>
          <w:p w14:paraId="52E86084" w14:textId="36C44AE3" w:rsidR="007B0C25" w:rsidRDefault="007B0C25" w:rsidP="001B78C8">
            <w:pPr>
              <w:numPr>
                <w:ilvl w:val="0"/>
                <w:numId w:val="18"/>
              </w:numPr>
              <w:spacing w:line="240" w:lineRule="auto"/>
              <w:ind w:left="1026"/>
              <w:contextualSpacing/>
            </w:pPr>
            <w:r>
              <w:t>B</w:t>
            </w:r>
            <w:r w:rsidRPr="00124E0A">
              <w:t>iologiespezifische Arbeitstechniken in neuem Zusammenhang anwenden</w:t>
            </w:r>
            <w:r>
              <w:t>.</w:t>
            </w:r>
          </w:p>
          <w:p w14:paraId="37CB85C4" w14:textId="77777777" w:rsidR="007B0C25" w:rsidRPr="00124E0A" w:rsidRDefault="007B0C25" w:rsidP="001B78C8">
            <w:pPr>
              <w:spacing w:line="240" w:lineRule="auto"/>
              <w:ind w:left="884"/>
              <w:contextualSpacing/>
            </w:pPr>
          </w:p>
          <w:p w14:paraId="15D77391" w14:textId="77777777" w:rsidR="007B0C25" w:rsidRPr="00124E0A" w:rsidRDefault="007B0C25" w:rsidP="001B78C8">
            <w:pPr>
              <w:numPr>
                <w:ilvl w:val="0"/>
                <w:numId w:val="16"/>
              </w:numPr>
              <w:spacing w:line="240" w:lineRule="auto"/>
              <w:ind w:left="884"/>
              <w:contextualSpacing/>
              <w:rPr>
                <w:b/>
                <w:color w:val="0070C0"/>
              </w:rPr>
            </w:pPr>
            <w:r w:rsidRPr="00124E0A">
              <w:rPr>
                <w:b/>
                <w:color w:val="0070C0"/>
              </w:rPr>
              <w:t>E III:</w:t>
            </w:r>
          </w:p>
          <w:p w14:paraId="05794078" w14:textId="2379BF42" w:rsidR="007B0C25" w:rsidRPr="00055DD4" w:rsidRDefault="007B0C25" w:rsidP="001B78C8">
            <w:pPr>
              <w:numPr>
                <w:ilvl w:val="0"/>
                <w:numId w:val="19"/>
              </w:numPr>
              <w:spacing w:line="240" w:lineRule="auto"/>
              <w:ind w:left="1026"/>
              <w:contextualSpacing/>
              <w:rPr>
                <w:color w:val="0070C0"/>
              </w:rPr>
            </w:pPr>
            <w:r w:rsidRPr="00124E0A">
              <w:rPr>
                <w:color w:val="0070C0"/>
              </w:rPr>
              <w:t>Arbeitstechniken zielgerichtet auswählen und variieren</w:t>
            </w:r>
            <w:r>
              <w:rPr>
                <w:color w:val="0070C0"/>
              </w:rPr>
              <w:t>.</w:t>
            </w:r>
          </w:p>
        </w:tc>
      </w:tr>
      <w:tr w:rsidR="007B0C25" w:rsidRPr="00124E0A" w14:paraId="576320D4" w14:textId="77777777" w:rsidTr="006966C1">
        <w:tc>
          <w:tcPr>
            <w:tcW w:w="1985" w:type="dxa"/>
            <w:shd w:val="clear" w:color="auto" w:fill="D9D9D9" w:themeFill="background1" w:themeFillShade="D9"/>
          </w:tcPr>
          <w:p w14:paraId="14DE88FD" w14:textId="77777777" w:rsidR="007B0C25" w:rsidRDefault="007B0C25" w:rsidP="00552530">
            <w:pPr>
              <w:rPr>
                <w:b/>
              </w:rPr>
            </w:pPr>
          </w:p>
          <w:p w14:paraId="383A0BFB" w14:textId="77777777" w:rsidR="007B0C25" w:rsidRPr="00124E0A" w:rsidRDefault="007B0C25" w:rsidP="00552530">
            <w:pPr>
              <w:rPr>
                <w:b/>
              </w:rPr>
            </w:pPr>
            <w:r w:rsidRPr="00124E0A">
              <w:rPr>
                <w:b/>
              </w:rPr>
              <w:t>V2 – Probenauswertung</w:t>
            </w:r>
          </w:p>
          <w:p w14:paraId="25EA6D42" w14:textId="77777777" w:rsidR="007B0C25" w:rsidRPr="00124E0A" w:rsidRDefault="007B0C25" w:rsidP="00552530">
            <w:pPr>
              <w:rPr>
                <w:b/>
              </w:rPr>
            </w:pPr>
          </w:p>
        </w:tc>
        <w:tc>
          <w:tcPr>
            <w:tcW w:w="3827" w:type="dxa"/>
            <w:gridSpan w:val="2"/>
          </w:tcPr>
          <w:p w14:paraId="5117CC50" w14:textId="77777777" w:rsidR="001B78C8" w:rsidRDefault="001B78C8" w:rsidP="001B78C8">
            <w:pPr>
              <w:spacing w:line="240" w:lineRule="auto"/>
              <w:ind w:left="460"/>
              <w:contextualSpacing/>
              <w:rPr>
                <w:b/>
              </w:rPr>
            </w:pPr>
          </w:p>
          <w:p w14:paraId="164678A0" w14:textId="77777777" w:rsidR="007B0C25" w:rsidRPr="00124E0A" w:rsidRDefault="007B0C25" w:rsidP="001B78C8">
            <w:pPr>
              <w:numPr>
                <w:ilvl w:val="0"/>
                <w:numId w:val="16"/>
              </w:numPr>
              <w:spacing w:line="240" w:lineRule="auto"/>
              <w:ind w:left="460"/>
              <w:contextualSpacing/>
              <w:rPr>
                <w:b/>
              </w:rPr>
            </w:pPr>
            <w:r w:rsidRPr="00124E0A">
              <w:rPr>
                <w:b/>
              </w:rPr>
              <w:t>E I:</w:t>
            </w:r>
          </w:p>
          <w:p w14:paraId="288E4FDE" w14:textId="7D558214" w:rsidR="007B0C25" w:rsidRPr="00124E0A" w:rsidRDefault="007B0C25" w:rsidP="001B78C8">
            <w:pPr>
              <w:numPr>
                <w:ilvl w:val="0"/>
                <w:numId w:val="17"/>
              </w:numPr>
              <w:spacing w:line="240" w:lineRule="auto"/>
              <w:ind w:left="600"/>
              <w:contextualSpacing/>
            </w:pPr>
            <w:r w:rsidRPr="00124E0A">
              <w:t>Versuche nach Anleitung durchführen</w:t>
            </w:r>
            <w:r>
              <w:t>.</w:t>
            </w:r>
          </w:p>
          <w:p w14:paraId="769AC4E6" w14:textId="546C3AE4" w:rsidR="007B0C25" w:rsidRPr="00124E0A" w:rsidRDefault="007B0C25" w:rsidP="001B78C8">
            <w:pPr>
              <w:numPr>
                <w:ilvl w:val="0"/>
                <w:numId w:val="17"/>
              </w:numPr>
              <w:spacing w:line="240" w:lineRule="auto"/>
              <w:ind w:left="600"/>
              <w:contextualSpacing/>
            </w:pPr>
            <w:r w:rsidRPr="00124E0A">
              <w:t>Versuche sachgerecht protokollieren</w:t>
            </w:r>
            <w:r>
              <w:t>.</w:t>
            </w:r>
          </w:p>
          <w:p w14:paraId="5D9C9898" w14:textId="571C1FF5" w:rsidR="007B0C25" w:rsidRDefault="007B0C25" w:rsidP="001B78C8">
            <w:pPr>
              <w:numPr>
                <w:ilvl w:val="0"/>
                <w:numId w:val="17"/>
              </w:numPr>
              <w:spacing w:line="240" w:lineRule="auto"/>
              <w:ind w:left="600"/>
              <w:contextualSpacing/>
            </w:pPr>
            <w:r w:rsidRPr="00124E0A">
              <w:t>Arbeitstechniken sachgerecht anwenden</w:t>
            </w:r>
            <w:r>
              <w:t>.</w:t>
            </w:r>
          </w:p>
          <w:p w14:paraId="2119D38A" w14:textId="6D02DFC1" w:rsidR="007B0C25" w:rsidRDefault="007B0C25" w:rsidP="001B78C8">
            <w:pPr>
              <w:numPr>
                <w:ilvl w:val="0"/>
                <w:numId w:val="17"/>
              </w:numPr>
              <w:spacing w:line="240" w:lineRule="auto"/>
              <w:ind w:left="600"/>
              <w:contextualSpacing/>
            </w:pPr>
            <w:r w:rsidRPr="00CE63A4">
              <w:t xml:space="preserve">Untersuchungsmethoden </w:t>
            </w:r>
            <w:r>
              <w:t>[…] kennen und ver</w:t>
            </w:r>
            <w:r w:rsidRPr="00CE63A4">
              <w:t>wenden</w:t>
            </w:r>
            <w:r>
              <w:t>.</w:t>
            </w:r>
          </w:p>
          <w:p w14:paraId="31F1D5F4" w14:textId="77777777" w:rsidR="007B0C25" w:rsidRDefault="007B0C25" w:rsidP="001B78C8">
            <w:pPr>
              <w:spacing w:line="240" w:lineRule="auto"/>
              <w:ind w:left="600"/>
              <w:contextualSpacing/>
            </w:pPr>
          </w:p>
          <w:p w14:paraId="6EC4661D" w14:textId="77777777" w:rsidR="007B0C25" w:rsidRPr="00124E0A" w:rsidRDefault="007B0C25" w:rsidP="001B78C8">
            <w:pPr>
              <w:numPr>
                <w:ilvl w:val="0"/>
                <w:numId w:val="20"/>
              </w:numPr>
              <w:spacing w:line="240" w:lineRule="auto"/>
              <w:ind w:left="458"/>
              <w:contextualSpacing/>
              <w:rPr>
                <w:b/>
              </w:rPr>
            </w:pPr>
            <w:r w:rsidRPr="00124E0A">
              <w:rPr>
                <w:b/>
              </w:rPr>
              <w:t>K II:</w:t>
            </w:r>
          </w:p>
          <w:p w14:paraId="7F8E4637" w14:textId="77777777" w:rsidR="007B0C25" w:rsidRPr="00124E0A" w:rsidRDefault="007B0C25" w:rsidP="001B78C8">
            <w:pPr>
              <w:numPr>
                <w:ilvl w:val="0"/>
                <w:numId w:val="22"/>
              </w:numPr>
              <w:spacing w:line="240" w:lineRule="auto"/>
              <w:ind w:left="600"/>
              <w:contextualSpacing/>
            </w:pPr>
            <w:r w:rsidRPr="00124E0A">
              <w:t>Darstellungsformen wechseln</w:t>
            </w:r>
            <w:r>
              <w:t>.</w:t>
            </w:r>
          </w:p>
          <w:p w14:paraId="1028AA8A" w14:textId="77777777" w:rsidR="007B0C25" w:rsidRDefault="007B0C25" w:rsidP="001B78C8">
            <w:pPr>
              <w:spacing w:line="240" w:lineRule="auto"/>
              <w:contextualSpacing/>
              <w:rPr>
                <w:b/>
              </w:rPr>
            </w:pPr>
          </w:p>
          <w:p w14:paraId="03231BAC" w14:textId="77777777" w:rsidR="007B0C25" w:rsidRPr="00124E0A" w:rsidRDefault="007B0C25" w:rsidP="001B78C8">
            <w:pPr>
              <w:numPr>
                <w:ilvl w:val="0"/>
                <w:numId w:val="20"/>
              </w:numPr>
              <w:spacing w:line="240" w:lineRule="auto"/>
              <w:ind w:left="458"/>
              <w:contextualSpacing/>
              <w:rPr>
                <w:b/>
              </w:rPr>
            </w:pPr>
            <w:r w:rsidRPr="00124E0A">
              <w:rPr>
                <w:b/>
              </w:rPr>
              <w:t>B I:</w:t>
            </w:r>
          </w:p>
          <w:p w14:paraId="74E9370D" w14:textId="77777777" w:rsidR="007B0C25" w:rsidRPr="00124E0A" w:rsidRDefault="007B0C25" w:rsidP="001B78C8">
            <w:pPr>
              <w:numPr>
                <w:ilvl w:val="0"/>
                <w:numId w:val="22"/>
              </w:numPr>
              <w:spacing w:line="240" w:lineRule="auto"/>
              <w:ind w:left="600"/>
              <w:contextualSpacing/>
            </w:pPr>
            <w:r w:rsidRPr="00124E0A">
              <w:t>Bekannte Bewertungskriterien zu […] Umwelt, Nachhaltigkeit beschreiben</w:t>
            </w:r>
            <w:r>
              <w:t>.</w:t>
            </w:r>
          </w:p>
          <w:p w14:paraId="7E911F75" w14:textId="77777777" w:rsidR="007B0C25" w:rsidRDefault="007B0C25" w:rsidP="001B78C8">
            <w:pPr>
              <w:spacing w:line="240" w:lineRule="auto"/>
              <w:ind w:left="720"/>
              <w:contextualSpacing/>
              <w:jc w:val="center"/>
            </w:pPr>
          </w:p>
        </w:tc>
        <w:tc>
          <w:tcPr>
            <w:tcW w:w="9781" w:type="dxa"/>
            <w:gridSpan w:val="4"/>
          </w:tcPr>
          <w:p w14:paraId="1905EC63" w14:textId="77777777" w:rsidR="001B78C8" w:rsidRDefault="001B78C8" w:rsidP="001B78C8">
            <w:pPr>
              <w:spacing w:line="240" w:lineRule="auto"/>
              <w:ind w:left="884"/>
              <w:contextualSpacing/>
              <w:rPr>
                <w:b/>
                <w:color w:val="0070C0"/>
              </w:rPr>
            </w:pPr>
          </w:p>
          <w:p w14:paraId="4EAAD0D1" w14:textId="77777777" w:rsidR="007B0C25" w:rsidRPr="00124E0A" w:rsidRDefault="007B0C25" w:rsidP="001B78C8">
            <w:pPr>
              <w:numPr>
                <w:ilvl w:val="0"/>
                <w:numId w:val="20"/>
              </w:numPr>
              <w:spacing w:line="240" w:lineRule="auto"/>
              <w:ind w:left="884"/>
              <w:contextualSpacing/>
              <w:rPr>
                <w:b/>
                <w:color w:val="0070C0"/>
              </w:rPr>
            </w:pPr>
            <w:r>
              <w:rPr>
                <w:b/>
                <w:color w:val="0070C0"/>
              </w:rPr>
              <w:t>F III:</w:t>
            </w:r>
          </w:p>
          <w:p w14:paraId="0A19BE9E" w14:textId="1FE88A4A" w:rsidR="007B0C25" w:rsidRPr="00124E0A" w:rsidRDefault="007B0C25" w:rsidP="001B78C8">
            <w:pPr>
              <w:numPr>
                <w:ilvl w:val="0"/>
                <w:numId w:val="23"/>
              </w:numPr>
              <w:spacing w:line="240" w:lineRule="auto"/>
              <w:ind w:left="1026"/>
              <w:contextualSpacing/>
              <w:rPr>
                <w:color w:val="0070C0"/>
              </w:rPr>
            </w:pPr>
            <w:r>
              <w:rPr>
                <w:color w:val="0070C0"/>
              </w:rPr>
              <w:t>N</w:t>
            </w:r>
            <w:r w:rsidRPr="00124E0A">
              <w:rPr>
                <w:color w:val="0070C0"/>
              </w:rPr>
              <w:t>eue Sachverhalte aus verschiedenen biologischen oder naturwissenschaftlichen Perspektiven erklären</w:t>
            </w:r>
            <w:r>
              <w:rPr>
                <w:color w:val="0070C0"/>
              </w:rPr>
              <w:t>.</w:t>
            </w:r>
          </w:p>
          <w:p w14:paraId="18B25AF7" w14:textId="77777777" w:rsidR="007B0C25" w:rsidRPr="00124E0A" w:rsidRDefault="007B0C25" w:rsidP="001B78C8">
            <w:pPr>
              <w:spacing w:line="240" w:lineRule="auto"/>
              <w:ind w:left="884"/>
              <w:contextualSpacing/>
            </w:pPr>
          </w:p>
          <w:p w14:paraId="0D58659D" w14:textId="77777777" w:rsidR="007B0C25" w:rsidRPr="00124E0A" w:rsidRDefault="007B0C25" w:rsidP="001B78C8">
            <w:pPr>
              <w:numPr>
                <w:ilvl w:val="0"/>
                <w:numId w:val="20"/>
              </w:numPr>
              <w:spacing w:line="240" w:lineRule="auto"/>
              <w:ind w:left="884"/>
              <w:contextualSpacing/>
              <w:rPr>
                <w:b/>
              </w:rPr>
            </w:pPr>
            <w:r w:rsidRPr="00124E0A">
              <w:rPr>
                <w:b/>
              </w:rPr>
              <w:t>E I:</w:t>
            </w:r>
          </w:p>
          <w:p w14:paraId="133EEE23" w14:textId="370DE936" w:rsidR="007B0C25" w:rsidRPr="00124E0A" w:rsidRDefault="007B0C25" w:rsidP="001B78C8">
            <w:pPr>
              <w:numPr>
                <w:ilvl w:val="0"/>
                <w:numId w:val="21"/>
              </w:numPr>
              <w:spacing w:line="240" w:lineRule="auto"/>
              <w:ind w:left="1026"/>
              <w:contextualSpacing/>
            </w:pPr>
            <w:r w:rsidRPr="00124E0A">
              <w:t>Versuche nach Anleitung durchführen</w:t>
            </w:r>
            <w:r>
              <w:t>.</w:t>
            </w:r>
          </w:p>
          <w:p w14:paraId="70426DBC" w14:textId="2BB89C87" w:rsidR="007B0C25" w:rsidRPr="00124E0A" w:rsidRDefault="007B0C25" w:rsidP="001B78C8">
            <w:pPr>
              <w:numPr>
                <w:ilvl w:val="0"/>
                <w:numId w:val="21"/>
              </w:numPr>
              <w:spacing w:line="240" w:lineRule="auto"/>
              <w:ind w:left="1026"/>
              <w:contextualSpacing/>
            </w:pPr>
            <w:r w:rsidRPr="00124E0A">
              <w:t>Versuche sachgerecht protokollieren</w:t>
            </w:r>
            <w:r>
              <w:t>.</w:t>
            </w:r>
          </w:p>
          <w:p w14:paraId="3F78A7E7" w14:textId="6459ADB3" w:rsidR="007B0C25" w:rsidRPr="00124E0A" w:rsidRDefault="007B0C25" w:rsidP="001B78C8">
            <w:pPr>
              <w:numPr>
                <w:ilvl w:val="0"/>
                <w:numId w:val="21"/>
              </w:numPr>
              <w:spacing w:line="240" w:lineRule="auto"/>
              <w:ind w:left="1026"/>
              <w:contextualSpacing/>
            </w:pPr>
            <w:r w:rsidRPr="00124E0A">
              <w:t>Arbeitstechniken sachgerecht anwenden</w:t>
            </w:r>
            <w:r>
              <w:t>.</w:t>
            </w:r>
          </w:p>
          <w:p w14:paraId="12CE2442" w14:textId="65875C6C" w:rsidR="007B0C25" w:rsidRPr="00124E0A" w:rsidRDefault="007B0C25" w:rsidP="001B78C8">
            <w:pPr>
              <w:numPr>
                <w:ilvl w:val="0"/>
                <w:numId w:val="21"/>
              </w:numPr>
              <w:spacing w:line="240" w:lineRule="auto"/>
              <w:ind w:left="1026"/>
              <w:contextualSpacing/>
            </w:pPr>
            <w:r w:rsidRPr="00124E0A">
              <w:t>Unte</w:t>
            </w:r>
            <w:r>
              <w:t>rsuchungsmethoden […] kennen und ver</w:t>
            </w:r>
            <w:r w:rsidRPr="00124E0A">
              <w:t>wenden</w:t>
            </w:r>
            <w:r>
              <w:t>.</w:t>
            </w:r>
          </w:p>
          <w:p w14:paraId="0951BB91" w14:textId="77777777" w:rsidR="007B0C25" w:rsidRPr="00124E0A" w:rsidRDefault="007B0C25" w:rsidP="001B78C8">
            <w:pPr>
              <w:spacing w:line="240" w:lineRule="auto"/>
              <w:ind w:left="884"/>
            </w:pPr>
          </w:p>
          <w:p w14:paraId="1F955702" w14:textId="77777777" w:rsidR="007B0C25" w:rsidRPr="00124E0A" w:rsidRDefault="007B0C25" w:rsidP="001B78C8">
            <w:pPr>
              <w:numPr>
                <w:ilvl w:val="0"/>
                <w:numId w:val="20"/>
              </w:numPr>
              <w:spacing w:line="240" w:lineRule="auto"/>
              <w:ind w:left="884"/>
              <w:contextualSpacing/>
              <w:rPr>
                <w:b/>
              </w:rPr>
            </w:pPr>
            <w:r w:rsidRPr="00124E0A">
              <w:rPr>
                <w:b/>
              </w:rPr>
              <w:t>E II:</w:t>
            </w:r>
          </w:p>
          <w:p w14:paraId="3F37BD72" w14:textId="14F192E6" w:rsidR="007B0C25" w:rsidRPr="00124E0A" w:rsidRDefault="007B0C25" w:rsidP="001B78C8">
            <w:pPr>
              <w:numPr>
                <w:ilvl w:val="0"/>
                <w:numId w:val="22"/>
              </w:numPr>
              <w:spacing w:line="240" w:lineRule="auto"/>
              <w:ind w:left="1026"/>
              <w:contextualSpacing/>
            </w:pPr>
            <w:r w:rsidRPr="00124E0A">
              <w:t>Biologische Fachfragen stellen und Hypothesen formulieren</w:t>
            </w:r>
            <w:r>
              <w:t>.</w:t>
            </w:r>
          </w:p>
          <w:p w14:paraId="586B9076" w14:textId="129D381B" w:rsidR="007B0C25" w:rsidRPr="00124E0A" w:rsidRDefault="007B0C25" w:rsidP="001B78C8">
            <w:pPr>
              <w:numPr>
                <w:ilvl w:val="0"/>
                <w:numId w:val="22"/>
              </w:numPr>
              <w:spacing w:line="240" w:lineRule="auto"/>
              <w:ind w:left="1026"/>
              <w:contextualSpacing/>
            </w:pPr>
            <w:r w:rsidRPr="00124E0A">
              <w:t>Experimente planen, durchführen und deuten</w:t>
            </w:r>
            <w:r>
              <w:t>.</w:t>
            </w:r>
          </w:p>
          <w:p w14:paraId="3191D4BC" w14:textId="347E2047" w:rsidR="007B0C25" w:rsidRPr="00124E0A" w:rsidRDefault="007B0C25" w:rsidP="001B78C8">
            <w:pPr>
              <w:numPr>
                <w:ilvl w:val="0"/>
                <w:numId w:val="22"/>
              </w:numPr>
              <w:spacing w:line="240" w:lineRule="auto"/>
              <w:ind w:left="1026"/>
              <w:contextualSpacing/>
            </w:pPr>
            <w:r w:rsidRPr="00124E0A">
              <w:t>Beobachtungen und Daten auswerten</w:t>
            </w:r>
            <w:r>
              <w:t>.</w:t>
            </w:r>
          </w:p>
          <w:p w14:paraId="429B1048" w14:textId="77777777" w:rsidR="007B0C25" w:rsidRPr="00124E0A" w:rsidRDefault="007B0C25" w:rsidP="001B78C8">
            <w:pPr>
              <w:spacing w:line="240" w:lineRule="auto"/>
              <w:ind w:left="884"/>
            </w:pPr>
          </w:p>
          <w:p w14:paraId="51CC67C8" w14:textId="77777777" w:rsidR="007B0C25" w:rsidRPr="00124E0A" w:rsidRDefault="007B0C25" w:rsidP="001B78C8">
            <w:pPr>
              <w:numPr>
                <w:ilvl w:val="0"/>
                <w:numId w:val="20"/>
              </w:numPr>
              <w:spacing w:line="240" w:lineRule="auto"/>
              <w:ind w:left="884"/>
              <w:contextualSpacing/>
              <w:rPr>
                <w:b/>
              </w:rPr>
            </w:pPr>
            <w:r w:rsidRPr="00124E0A">
              <w:rPr>
                <w:b/>
              </w:rPr>
              <w:t>E III:</w:t>
            </w:r>
          </w:p>
          <w:p w14:paraId="29B64464" w14:textId="65A90DAC" w:rsidR="007B0C25" w:rsidRPr="00124E0A" w:rsidRDefault="007B0C25" w:rsidP="001B78C8">
            <w:pPr>
              <w:numPr>
                <w:ilvl w:val="0"/>
                <w:numId w:val="22"/>
              </w:numPr>
              <w:spacing w:line="240" w:lineRule="auto"/>
              <w:ind w:left="1026"/>
              <w:contextualSpacing/>
            </w:pPr>
            <w:r w:rsidRPr="00124E0A">
              <w:t>Daten hypothesen- und fehlerbezogen auswerten und interpretieren</w:t>
            </w:r>
            <w:r>
              <w:t>.</w:t>
            </w:r>
          </w:p>
          <w:p w14:paraId="506A76E9" w14:textId="77777777" w:rsidR="007B0C25" w:rsidRPr="00124E0A" w:rsidRDefault="007B0C25" w:rsidP="001B78C8">
            <w:pPr>
              <w:spacing w:line="240" w:lineRule="auto"/>
              <w:ind w:left="1026"/>
            </w:pPr>
          </w:p>
          <w:p w14:paraId="46614356" w14:textId="77777777" w:rsidR="006966C1" w:rsidRDefault="006966C1" w:rsidP="006966C1">
            <w:pPr>
              <w:spacing w:line="240" w:lineRule="auto"/>
              <w:ind w:left="884"/>
              <w:contextualSpacing/>
              <w:rPr>
                <w:b/>
              </w:rPr>
            </w:pPr>
          </w:p>
          <w:p w14:paraId="1F60A688" w14:textId="6F024D6D" w:rsidR="007B0C25" w:rsidRPr="00124E0A" w:rsidRDefault="007B0C25" w:rsidP="001B78C8">
            <w:pPr>
              <w:numPr>
                <w:ilvl w:val="0"/>
                <w:numId w:val="20"/>
              </w:numPr>
              <w:spacing w:line="240" w:lineRule="auto"/>
              <w:ind w:left="884"/>
              <w:contextualSpacing/>
              <w:rPr>
                <w:b/>
              </w:rPr>
            </w:pPr>
            <w:r w:rsidRPr="00124E0A">
              <w:rPr>
                <w:b/>
              </w:rPr>
              <w:t>K II:</w:t>
            </w:r>
          </w:p>
          <w:p w14:paraId="59E179BC" w14:textId="217E5D12" w:rsidR="007B0C25" w:rsidRPr="00124E0A" w:rsidRDefault="007B0C25" w:rsidP="001B78C8">
            <w:pPr>
              <w:numPr>
                <w:ilvl w:val="0"/>
                <w:numId w:val="22"/>
              </w:numPr>
              <w:spacing w:line="240" w:lineRule="auto"/>
              <w:ind w:left="1026"/>
              <w:contextualSpacing/>
            </w:pPr>
            <w:r w:rsidRPr="00124E0A">
              <w:t>Darstellungsformen wechseln</w:t>
            </w:r>
            <w:r>
              <w:t>.</w:t>
            </w:r>
          </w:p>
          <w:p w14:paraId="1FE79439" w14:textId="77777777" w:rsidR="007B0C25" w:rsidRPr="00124E0A" w:rsidRDefault="007B0C25" w:rsidP="001B78C8">
            <w:pPr>
              <w:spacing w:line="240" w:lineRule="auto"/>
              <w:ind w:left="884"/>
            </w:pPr>
          </w:p>
          <w:p w14:paraId="134A44D8" w14:textId="77777777" w:rsidR="001B78C8" w:rsidRDefault="001B78C8" w:rsidP="001B78C8">
            <w:pPr>
              <w:spacing w:line="240" w:lineRule="auto"/>
              <w:ind w:left="884"/>
              <w:contextualSpacing/>
              <w:rPr>
                <w:b/>
                <w:color w:val="0070C0"/>
              </w:rPr>
            </w:pPr>
          </w:p>
          <w:p w14:paraId="604E32F8" w14:textId="77777777" w:rsidR="007B0C25" w:rsidRPr="00124E0A" w:rsidRDefault="007B0C25" w:rsidP="001B78C8">
            <w:pPr>
              <w:numPr>
                <w:ilvl w:val="0"/>
                <w:numId w:val="20"/>
              </w:numPr>
              <w:spacing w:line="240" w:lineRule="auto"/>
              <w:ind w:left="884"/>
              <w:contextualSpacing/>
              <w:rPr>
                <w:b/>
                <w:color w:val="0070C0"/>
              </w:rPr>
            </w:pPr>
            <w:r w:rsidRPr="00124E0A">
              <w:rPr>
                <w:b/>
                <w:color w:val="0070C0"/>
              </w:rPr>
              <w:t>K III:</w:t>
            </w:r>
          </w:p>
          <w:p w14:paraId="330647DC" w14:textId="5BBE7C5C" w:rsidR="007B0C25" w:rsidRPr="00124E0A" w:rsidRDefault="007B0C25" w:rsidP="001B78C8">
            <w:pPr>
              <w:numPr>
                <w:ilvl w:val="0"/>
                <w:numId w:val="22"/>
              </w:numPr>
              <w:spacing w:line="240" w:lineRule="auto"/>
              <w:ind w:left="884"/>
              <w:contextualSpacing/>
              <w:rPr>
                <w:color w:val="0070C0"/>
              </w:rPr>
            </w:pPr>
            <w:r>
              <w:rPr>
                <w:color w:val="0070C0"/>
              </w:rPr>
              <w:t>E</w:t>
            </w:r>
            <w:r w:rsidRPr="00124E0A">
              <w:rPr>
                <w:color w:val="0070C0"/>
              </w:rPr>
              <w:t>igenständig sach- und adressatengerecht argumentieren und debattieren sowie Lösungsvorschläge begründen</w:t>
            </w:r>
            <w:r>
              <w:rPr>
                <w:color w:val="0070C0"/>
              </w:rPr>
              <w:t>.</w:t>
            </w:r>
          </w:p>
          <w:p w14:paraId="12FF8EC1" w14:textId="77777777" w:rsidR="007B0C25" w:rsidRPr="00124E0A" w:rsidRDefault="007B0C25" w:rsidP="001B78C8">
            <w:pPr>
              <w:spacing w:line="240" w:lineRule="auto"/>
              <w:ind w:left="884"/>
            </w:pPr>
          </w:p>
          <w:p w14:paraId="71142EB1" w14:textId="77777777" w:rsidR="007B0C25" w:rsidRPr="00124E0A" w:rsidRDefault="007B0C25" w:rsidP="001B78C8">
            <w:pPr>
              <w:numPr>
                <w:ilvl w:val="0"/>
                <w:numId w:val="20"/>
              </w:numPr>
              <w:spacing w:line="240" w:lineRule="auto"/>
              <w:ind w:left="884"/>
              <w:contextualSpacing/>
              <w:rPr>
                <w:b/>
              </w:rPr>
            </w:pPr>
            <w:r w:rsidRPr="00124E0A">
              <w:rPr>
                <w:b/>
              </w:rPr>
              <w:t>B I:</w:t>
            </w:r>
          </w:p>
          <w:p w14:paraId="2E503F6D" w14:textId="35B5B0E9" w:rsidR="007B0C25" w:rsidRPr="00124E0A" w:rsidRDefault="007B0C25" w:rsidP="001B78C8">
            <w:pPr>
              <w:numPr>
                <w:ilvl w:val="0"/>
                <w:numId w:val="22"/>
              </w:numPr>
              <w:spacing w:line="240" w:lineRule="auto"/>
              <w:ind w:left="884"/>
              <w:contextualSpacing/>
            </w:pPr>
            <w:r w:rsidRPr="00124E0A">
              <w:t>Bekannte Bewertungskriterien zu […] Umwelt, Nachhaltigkeit beschreiben</w:t>
            </w:r>
            <w:r>
              <w:t>.</w:t>
            </w:r>
          </w:p>
          <w:p w14:paraId="579E0DA4" w14:textId="77777777" w:rsidR="007B0C25" w:rsidRPr="00124E0A" w:rsidRDefault="007B0C25" w:rsidP="001B78C8">
            <w:pPr>
              <w:spacing w:line="240" w:lineRule="auto"/>
              <w:ind w:left="884"/>
            </w:pPr>
          </w:p>
          <w:p w14:paraId="657E2CA2" w14:textId="77777777" w:rsidR="007B0C25" w:rsidRPr="00124E0A" w:rsidRDefault="007B0C25" w:rsidP="001B78C8">
            <w:pPr>
              <w:numPr>
                <w:ilvl w:val="0"/>
                <w:numId w:val="20"/>
              </w:numPr>
              <w:spacing w:line="240" w:lineRule="auto"/>
              <w:ind w:left="884"/>
              <w:contextualSpacing/>
              <w:rPr>
                <w:b/>
              </w:rPr>
            </w:pPr>
            <w:r w:rsidRPr="00124E0A">
              <w:rPr>
                <w:b/>
              </w:rPr>
              <w:t>B II:</w:t>
            </w:r>
          </w:p>
          <w:p w14:paraId="34833DCF" w14:textId="1650AC2B" w:rsidR="007B0C25" w:rsidRPr="00124E0A" w:rsidRDefault="007B0C25" w:rsidP="001B78C8">
            <w:pPr>
              <w:numPr>
                <w:ilvl w:val="0"/>
                <w:numId w:val="22"/>
              </w:numPr>
              <w:spacing w:line="240" w:lineRule="auto"/>
              <w:ind w:left="884"/>
              <w:contextualSpacing/>
            </w:pPr>
            <w:r w:rsidRPr="00124E0A">
              <w:t>Entscheidungen bezüglich […] Natur in einem neuen Bewertungskontext erkennen und beschreiben</w:t>
            </w:r>
            <w:r>
              <w:t>.</w:t>
            </w:r>
          </w:p>
          <w:p w14:paraId="29E70AD0" w14:textId="2FE9B913" w:rsidR="007B0C25" w:rsidRPr="00124E0A" w:rsidRDefault="007B0C25" w:rsidP="001B78C8">
            <w:pPr>
              <w:numPr>
                <w:ilvl w:val="0"/>
                <w:numId w:val="22"/>
              </w:numPr>
              <w:spacing w:line="240" w:lineRule="auto"/>
              <w:ind w:left="884"/>
              <w:contextualSpacing/>
            </w:pPr>
            <w:r w:rsidRPr="00124E0A">
              <w:t>Sachverhalt in Beziehung setzen mit Werten zu […] intakte Umwelt, Nachhaltigkeit</w:t>
            </w:r>
            <w:r>
              <w:t>.</w:t>
            </w:r>
          </w:p>
          <w:p w14:paraId="1F969486" w14:textId="77777777" w:rsidR="007B0C25" w:rsidRPr="00124E0A" w:rsidRDefault="007B0C25" w:rsidP="001B78C8">
            <w:pPr>
              <w:spacing w:line="240" w:lineRule="auto"/>
              <w:ind w:left="884"/>
            </w:pPr>
          </w:p>
          <w:p w14:paraId="6ECC8CAD" w14:textId="77777777" w:rsidR="007B0C25" w:rsidRPr="00124E0A" w:rsidRDefault="007B0C25" w:rsidP="001B78C8">
            <w:pPr>
              <w:numPr>
                <w:ilvl w:val="0"/>
                <w:numId w:val="20"/>
              </w:numPr>
              <w:spacing w:line="240" w:lineRule="auto"/>
              <w:ind w:left="884"/>
              <w:contextualSpacing/>
              <w:rPr>
                <w:b/>
                <w:color w:val="0070C0"/>
              </w:rPr>
            </w:pPr>
            <w:r w:rsidRPr="00124E0A">
              <w:rPr>
                <w:b/>
                <w:color w:val="0070C0"/>
              </w:rPr>
              <w:t>B III:</w:t>
            </w:r>
          </w:p>
          <w:p w14:paraId="383DCB4C" w14:textId="346DE45F" w:rsidR="007B0C25" w:rsidRPr="00124E0A" w:rsidRDefault="007B0C25" w:rsidP="001B78C8">
            <w:pPr>
              <w:numPr>
                <w:ilvl w:val="0"/>
                <w:numId w:val="22"/>
              </w:numPr>
              <w:spacing w:line="240" w:lineRule="auto"/>
              <w:ind w:left="884"/>
              <w:contextualSpacing/>
              <w:rPr>
                <w:color w:val="0070C0"/>
              </w:rPr>
            </w:pPr>
            <w:r w:rsidRPr="00124E0A">
              <w:rPr>
                <w:color w:val="0070C0"/>
              </w:rPr>
              <w:t>Fremdperspektiven einnehmen und Verständnis entwickeln für andersartige Entscheidungen</w:t>
            </w:r>
            <w:r>
              <w:rPr>
                <w:color w:val="0070C0"/>
              </w:rPr>
              <w:t>.</w:t>
            </w:r>
          </w:p>
          <w:p w14:paraId="35AD0597" w14:textId="0E8F1931" w:rsidR="007B0C25" w:rsidRDefault="007B0C25" w:rsidP="001B78C8">
            <w:pPr>
              <w:numPr>
                <w:ilvl w:val="0"/>
                <w:numId w:val="22"/>
              </w:numPr>
              <w:spacing w:line="240" w:lineRule="auto"/>
              <w:ind w:left="884"/>
              <w:contextualSpacing/>
              <w:rPr>
                <w:color w:val="0070C0"/>
              </w:rPr>
            </w:pPr>
            <w:r>
              <w:rPr>
                <w:color w:val="0070C0"/>
              </w:rPr>
              <w:t>E</w:t>
            </w:r>
            <w:r w:rsidRPr="00124E0A">
              <w:rPr>
                <w:color w:val="0070C0"/>
              </w:rPr>
              <w:t>igenständig Stellung nehmen</w:t>
            </w:r>
            <w:r>
              <w:rPr>
                <w:color w:val="0070C0"/>
              </w:rPr>
              <w:t>.</w:t>
            </w:r>
          </w:p>
          <w:p w14:paraId="49BC49AC" w14:textId="77777777" w:rsidR="00466C62" w:rsidRPr="00B91693" w:rsidRDefault="00466C62" w:rsidP="001B78C8">
            <w:pPr>
              <w:spacing w:line="240" w:lineRule="auto"/>
              <w:ind w:left="884"/>
              <w:contextualSpacing/>
              <w:rPr>
                <w:color w:val="0070C0"/>
              </w:rPr>
            </w:pPr>
          </w:p>
        </w:tc>
      </w:tr>
    </w:tbl>
    <w:p w14:paraId="10EF3A96" w14:textId="77777777" w:rsidR="00055DD4" w:rsidRDefault="00055DD4">
      <w:pPr>
        <w:sectPr w:rsidR="00055DD4" w:rsidSect="00124E0A">
          <w:pgSz w:w="16838" w:h="11906" w:orient="landscape"/>
          <w:pgMar w:top="720" w:right="720" w:bottom="720" w:left="720" w:header="708" w:footer="708" w:gutter="0"/>
          <w:cols w:space="708"/>
          <w:docGrid w:linePitch="360"/>
        </w:sectPr>
      </w:pPr>
    </w:p>
    <w:tbl>
      <w:tblPr>
        <w:tblStyle w:val="Tabellenraster"/>
        <w:tblW w:w="10769" w:type="dxa"/>
        <w:tblInd w:w="0" w:type="dxa"/>
        <w:tblLayout w:type="fixed"/>
        <w:tblLook w:val="04A0" w:firstRow="1" w:lastRow="0" w:firstColumn="1" w:lastColumn="0" w:noHBand="0" w:noVBand="1"/>
      </w:tblPr>
      <w:tblGrid>
        <w:gridCol w:w="1838"/>
        <w:gridCol w:w="8931"/>
      </w:tblGrid>
      <w:tr w:rsidR="00B25EE3" w:rsidRPr="007C1434" w14:paraId="45DCC8C6" w14:textId="77777777" w:rsidTr="00C92285">
        <w:trPr>
          <w:trHeight w:val="3628"/>
        </w:trPr>
        <w:tc>
          <w:tcPr>
            <w:tcW w:w="10769" w:type="dxa"/>
            <w:gridSpan w:val="2"/>
            <w:tcBorders>
              <w:top w:val="single" w:sz="4" w:space="0" w:color="auto"/>
              <w:left w:val="single" w:sz="4" w:space="0" w:color="auto"/>
              <w:bottom w:val="nil"/>
              <w:right w:val="single" w:sz="4" w:space="0" w:color="auto"/>
            </w:tcBorders>
          </w:tcPr>
          <w:p w14:paraId="63A61628" w14:textId="109BCEC9" w:rsidR="00B25EE3" w:rsidRDefault="00B25EE3" w:rsidP="00045A16">
            <w:pPr>
              <w:ind w:left="453"/>
            </w:pPr>
          </w:p>
          <w:p w14:paraId="0BB172B3" w14:textId="4DA7A1FF" w:rsidR="00045A16" w:rsidRDefault="00045A16" w:rsidP="00045A16">
            <w:pPr>
              <w:ind w:left="453"/>
              <w:rPr>
                <w:b/>
                <w:sz w:val="28"/>
                <w:szCs w:val="28"/>
              </w:rPr>
            </w:pPr>
            <w:r>
              <w:rPr>
                <w:b/>
                <w:sz w:val="28"/>
                <w:szCs w:val="28"/>
              </w:rPr>
              <w:t>Ablauf des Projekts:</w:t>
            </w:r>
          </w:p>
          <w:p w14:paraId="25AFDA22" w14:textId="1DFCECBC" w:rsidR="00045A16" w:rsidRDefault="00CB66F2" w:rsidP="00045A16">
            <w:pPr>
              <w:ind w:left="453"/>
              <w:jc w:val="both"/>
            </w:pPr>
            <w:r>
              <w:rPr>
                <w:noProof/>
              </w:rPr>
              <mc:AlternateContent>
                <mc:Choice Requires="wpg">
                  <w:drawing>
                    <wp:anchor distT="0" distB="0" distL="114300" distR="114300" simplePos="0" relativeHeight="251661312" behindDoc="0" locked="0" layoutInCell="1" allowOverlap="1" wp14:anchorId="390B3450" wp14:editId="40F5066C">
                      <wp:simplePos x="0" y="0"/>
                      <wp:positionH relativeFrom="column">
                        <wp:posOffset>4156710</wp:posOffset>
                      </wp:positionH>
                      <wp:positionV relativeFrom="paragraph">
                        <wp:posOffset>113665</wp:posOffset>
                      </wp:positionV>
                      <wp:extent cx="2609378" cy="8007985"/>
                      <wp:effectExtent l="0" t="0" r="635" b="0"/>
                      <wp:wrapSquare wrapText="bothSides"/>
                      <wp:docPr id="16" name="Gruppieren 16"/>
                      <wp:cNvGraphicFramePr/>
                      <a:graphic xmlns:a="http://schemas.openxmlformats.org/drawingml/2006/main">
                        <a:graphicData uri="http://schemas.microsoft.com/office/word/2010/wordprocessingGroup">
                          <wpg:wgp>
                            <wpg:cNvGrpSpPr/>
                            <wpg:grpSpPr>
                              <a:xfrm>
                                <a:off x="0" y="0"/>
                                <a:ext cx="2609378" cy="8007985"/>
                                <a:chOff x="0" y="0"/>
                                <a:chExt cx="2609378" cy="8007985"/>
                              </a:xfrm>
                            </wpg:grpSpPr>
                            <pic:pic xmlns:pic="http://schemas.openxmlformats.org/drawingml/2006/picture">
                              <pic:nvPicPr>
                                <pic:cNvPr id="1" name="Grafik 1"/>
                                <pic:cNvPicPr>
                                  <a:picLocks noChangeAspect="1"/>
                                </pic:cNvPicPr>
                              </pic:nvPicPr>
                              <pic:blipFill rotWithShape="1">
                                <a:blip r:embed="rId12">
                                  <a:extLst>
                                    <a:ext uri="{28A0092B-C50C-407E-A947-70E740481C1C}">
                                      <a14:useLocalDpi xmlns:a14="http://schemas.microsoft.com/office/drawing/2010/main" val="0"/>
                                    </a:ext>
                                  </a:extLst>
                                </a:blip>
                                <a:srcRect r="3178" b="3245"/>
                                <a:stretch/>
                              </pic:blipFill>
                              <pic:spPr bwMode="auto">
                                <a:xfrm>
                                  <a:off x="0" y="0"/>
                                  <a:ext cx="2600325" cy="7426325"/>
                                </a:xfrm>
                                <a:prstGeom prst="rect">
                                  <a:avLst/>
                                </a:prstGeom>
                                <a:noFill/>
                                <a:ln>
                                  <a:noFill/>
                                </a:ln>
                                <a:extLst>
                                  <a:ext uri="{53640926-AAD7-44D8-BBD7-CCE9431645EC}">
                                    <a14:shadowObscured xmlns:a14="http://schemas.microsoft.com/office/drawing/2010/main"/>
                                  </a:ext>
                                </a:extLst>
                              </pic:spPr>
                            </pic:pic>
                            <wps:wsp>
                              <wps:cNvPr id="15" name="Textfeld 15"/>
                              <wps:cNvSpPr txBox="1"/>
                              <wps:spPr>
                                <a:xfrm>
                                  <a:off x="9053" y="7486650"/>
                                  <a:ext cx="2600325" cy="521335"/>
                                </a:xfrm>
                                <a:prstGeom prst="rect">
                                  <a:avLst/>
                                </a:prstGeom>
                                <a:solidFill>
                                  <a:prstClr val="white"/>
                                </a:solidFill>
                                <a:ln>
                                  <a:noFill/>
                                </a:ln>
                              </wps:spPr>
                              <wps:txbx>
                                <w:txbxContent>
                                  <w:p w14:paraId="38BD4EC9" w14:textId="1C7B6BF2" w:rsidR="00045A16" w:rsidRPr="00651E62" w:rsidRDefault="00045A16" w:rsidP="00045A16">
                                    <w:pPr>
                                      <w:pStyle w:val="Beschriftung"/>
                                      <w:rPr>
                                        <w:rFonts w:eastAsia="Calibri" w:cs="Times New Roman"/>
                                        <w:noProof/>
                                        <w:sz w:val="24"/>
                                      </w:rPr>
                                    </w:pPr>
                                    <w:bookmarkStart w:id="5" w:name="_Ref8477379"/>
                                    <w:r>
                                      <w:t xml:space="preserve">Abbildung </w:t>
                                    </w:r>
                                    <w:fldSimple w:instr=" SEQ Abbildung \* ARABIC ">
                                      <w:r w:rsidR="00B9447F">
                                        <w:rPr>
                                          <w:noProof/>
                                        </w:rPr>
                                        <w:t>4</w:t>
                                      </w:r>
                                    </w:fldSimple>
                                    <w:bookmarkEnd w:id="5"/>
                                    <w:r>
                                      <w:t>: Schematischer Ablauf der Untersuchung des Mikroplastikgehalts eines Fließgewässers im Unterric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0B3450" id="Gruppieren 16" o:spid="_x0000_s1026" style="position:absolute;left:0;text-align:left;margin-left:327.3pt;margin-top:8.95pt;width:205.45pt;height:630.55pt;z-index:251661312" coordsize="26093,80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26003;height:7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">
                        <v:imagedata r:id="rId13" o:title="" cropbottom="2127f" cropright="2083f"/>
                      </v:shape>
                      <v:shapetype id="_x0000_t202" coordsize="21600,21600" o:spt="202" path="m,l,21600r21600,l21600,xe">
                        <v:stroke joinstyle="miter"/>
                        <v:path gradientshapeok="t" o:connecttype="rect"/>
                      </v:shapetype>
                      <v:shape id="Textfeld 15" o:spid="_x0000_s1028" type="#_x0000_t202" style="position:absolute;left:90;top:74866;width:26003;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38BD4EC9" w14:textId="1C7B6BF2" w:rsidR="00045A16" w:rsidRPr="00651E62" w:rsidRDefault="00045A16" w:rsidP="00045A16">
                              <w:pPr>
                                <w:pStyle w:val="Beschriftung"/>
                                <w:rPr>
                                  <w:rFonts w:eastAsia="Calibri" w:cs="Times New Roman"/>
                                  <w:noProof/>
                                  <w:sz w:val="24"/>
                                </w:rPr>
                              </w:pPr>
                              <w:bookmarkStart w:id="6" w:name="_Ref8477379"/>
                              <w:r>
                                <w:t xml:space="preserve">Abbildung </w:t>
                              </w:r>
                              <w:fldSimple w:instr=" SEQ Abbildung \* ARABIC ">
                                <w:r w:rsidR="00B9447F">
                                  <w:rPr>
                                    <w:noProof/>
                                  </w:rPr>
                                  <w:t>4</w:t>
                                </w:r>
                              </w:fldSimple>
                              <w:bookmarkEnd w:id="6"/>
                              <w:r>
                                <w:t>: Schematischer Ablauf der Untersuchung des Mikroplastikgehalts eines Fließgewässers im Unterricht.</w:t>
                              </w:r>
                            </w:p>
                          </w:txbxContent>
                        </v:textbox>
                      </v:shape>
                      <w10:wrap type="square"/>
                    </v:group>
                  </w:pict>
                </mc:Fallback>
              </mc:AlternateContent>
            </w:r>
            <w:r w:rsidR="00045A16">
              <w:t xml:space="preserve">Das Projekt kann in sechs Phasen untergliedert werden, nämlich die (1) „Vorbereitung“, den (2) „fachlichen Hintergrund und Schülerrecherche“, die (3)  „Fertigung des Manta-Trawls“, die (4) „Probenentnahme“, die (5) „Auswertung“ und die (6) „Präsentation der Ergebnisse“ (vgl. hierzu </w:t>
            </w:r>
            <w:r w:rsidR="00045A16">
              <w:fldChar w:fldCharType="begin"/>
            </w:r>
            <w:r w:rsidR="00045A16">
              <w:instrText xml:space="preserve"> REF _Ref8477379 \h  \* MERGEFORMAT </w:instrText>
            </w:r>
            <w:r w:rsidR="00045A16">
              <w:fldChar w:fldCharType="separate"/>
            </w:r>
            <w:r w:rsidR="00B9447F">
              <w:t xml:space="preserve">Abbildung </w:t>
            </w:r>
            <w:r w:rsidR="00B9447F">
              <w:rPr>
                <w:noProof/>
              </w:rPr>
              <w:t>4</w:t>
            </w:r>
            <w:r w:rsidR="00045A16">
              <w:fldChar w:fldCharType="end"/>
            </w:r>
            <w:r w:rsidR="00045A16">
              <w:t xml:space="preserve">). </w:t>
            </w:r>
          </w:p>
          <w:p w14:paraId="24AA7B1A" w14:textId="77777777" w:rsidR="00CB66F2" w:rsidRDefault="00CB66F2" w:rsidP="00045A16">
            <w:pPr>
              <w:ind w:left="453"/>
              <w:jc w:val="both"/>
            </w:pPr>
          </w:p>
          <w:p w14:paraId="09EADAB7" w14:textId="77777777" w:rsidR="00045A16" w:rsidRDefault="00045A16" w:rsidP="00045A16">
            <w:pPr>
              <w:ind w:left="453"/>
              <w:jc w:val="both"/>
            </w:pPr>
          </w:p>
          <w:p w14:paraId="059E1E60" w14:textId="406DED66" w:rsidR="00045A16" w:rsidRDefault="00045A16" w:rsidP="00045A16">
            <w:pPr>
              <w:ind w:left="453"/>
              <w:jc w:val="both"/>
            </w:pPr>
            <w:r>
              <w:t xml:space="preserve">Die Vorbereitung ist Aufgabe der Lehrkraft. Diese sollte sich bereits im Vorfeld nach geeigneten Probenentnahmestellen umsehen, etwaige Nutzungsrechte abklären und sämtliche Werkzeuge und Utensilien sammeln, damit ausgeholfen werden kann, falls </w:t>
            </w:r>
            <w:proofErr w:type="spellStart"/>
            <w:r>
              <w:t>SuS</w:t>
            </w:r>
            <w:proofErr w:type="spellEnd"/>
            <w:r>
              <w:t xml:space="preserve"> nicht alles zuhause oder in der Schulwerkstatt finden können.</w:t>
            </w:r>
          </w:p>
          <w:p w14:paraId="5439403D" w14:textId="33624A5D" w:rsidR="00045A16" w:rsidRDefault="00045A16" w:rsidP="00045A16">
            <w:pPr>
              <w:ind w:left="453"/>
              <w:jc w:val="both"/>
            </w:pPr>
          </w:p>
          <w:p w14:paraId="5CCBA255" w14:textId="4462BDE1" w:rsidR="00045A16" w:rsidRDefault="00045A16" w:rsidP="00045A16">
            <w:pPr>
              <w:ind w:left="453"/>
              <w:jc w:val="both"/>
            </w:pPr>
            <w:r>
              <w:t xml:space="preserve">Im Rahmen des fachlichen Hintergrundes gibt die Lehrkraft den entsprechenden fachlichen Input, damit </w:t>
            </w:r>
            <w:proofErr w:type="spellStart"/>
            <w:r>
              <w:t>SuS</w:t>
            </w:r>
            <w:proofErr w:type="spellEnd"/>
            <w:r>
              <w:t xml:space="preserve"> in der Lage sind mit der Schülerrecherche starten zu können. Je nach Umfang des Inputs gestaltet sich die Schülerrecherche entsprechend kürzer oder länger. Die Lehrkraft sollte erste Informationsquellen vorgeben, von denen ausgehend </w:t>
            </w:r>
            <w:proofErr w:type="spellStart"/>
            <w:r>
              <w:t>SuS</w:t>
            </w:r>
            <w:proofErr w:type="spellEnd"/>
            <w:r w:rsidR="00CB66F2">
              <w:t xml:space="preserve"> in fachlichen Datenbanken und Bibliotheken selbst weiter recherchieren können.</w:t>
            </w:r>
          </w:p>
          <w:p w14:paraId="6E86E170" w14:textId="478385AA" w:rsidR="00CB66F2" w:rsidRDefault="00CB66F2" w:rsidP="00045A16">
            <w:pPr>
              <w:ind w:left="453"/>
              <w:jc w:val="both"/>
            </w:pPr>
          </w:p>
          <w:p w14:paraId="1BABADE4" w14:textId="3B4152F0" w:rsidR="00CB66F2" w:rsidRDefault="00CB66F2" w:rsidP="00045A16">
            <w:pPr>
              <w:ind w:left="453"/>
              <w:jc w:val="both"/>
            </w:pPr>
            <w:r>
              <w:t xml:space="preserve">Nachdem alle nötigen Informationen zusammengetragen sind, kann mit der Fertigung des Manta-Trawls begonnen werden. Diese kann nach beiliegender Bauanleitung durchgeführt werden, alternativ können </w:t>
            </w:r>
            <w:proofErr w:type="spellStart"/>
            <w:r>
              <w:t>SuS</w:t>
            </w:r>
            <w:proofErr w:type="spellEnd"/>
            <w:r>
              <w:t xml:space="preserve"> auch selbst eine Herangehensweise für die Fertigung des Manta-Trawls entwerfen.</w:t>
            </w:r>
          </w:p>
          <w:p w14:paraId="54178765" w14:textId="25B20F1A" w:rsidR="00CB66F2" w:rsidRDefault="00CB66F2" w:rsidP="00045A16">
            <w:pPr>
              <w:ind w:left="453"/>
              <w:jc w:val="both"/>
            </w:pPr>
          </w:p>
          <w:p w14:paraId="3AFA1104" w14:textId="266BA59D" w:rsidR="00CB66F2" w:rsidRDefault="00CB66F2" w:rsidP="00045A16">
            <w:pPr>
              <w:ind w:left="453"/>
              <w:jc w:val="both"/>
            </w:pPr>
          </w:p>
          <w:p w14:paraId="0ABD45BD" w14:textId="77777777" w:rsidR="00CB66F2" w:rsidRDefault="00CB66F2" w:rsidP="00045A16">
            <w:pPr>
              <w:ind w:left="453"/>
              <w:jc w:val="both"/>
            </w:pPr>
          </w:p>
          <w:p w14:paraId="3DC32635" w14:textId="029D8F5B" w:rsidR="00CB66F2" w:rsidRDefault="00CB66F2" w:rsidP="00045A16">
            <w:pPr>
              <w:ind w:left="453"/>
              <w:jc w:val="both"/>
            </w:pPr>
          </w:p>
          <w:p w14:paraId="71915033" w14:textId="29A3175E" w:rsidR="00CB66F2" w:rsidRDefault="00CB66F2" w:rsidP="00CB66F2">
            <w:pPr>
              <w:ind w:left="453" w:right="459"/>
              <w:jc w:val="both"/>
            </w:pPr>
            <w:r>
              <w:t xml:space="preserve">Mit dem angefertigten Manta-Trawl kann die Probenentnahme zur Untersuchung des Mikroplastikgehalts von Fließgewässern durchgeführt werden. Auch hierfür liegen entsprechende Anleitungs- sowie Protokollblätter bei (V1). Will man </w:t>
            </w:r>
            <w:proofErr w:type="spellStart"/>
            <w:r>
              <w:t>SuS</w:t>
            </w:r>
            <w:proofErr w:type="spellEnd"/>
            <w:r>
              <w:t xml:space="preserve"> die Möglichkeit geben eigene Ideen mit einzubringen, so können die Anleitungen entsprechend gekürzt und abgewandelt werden. </w:t>
            </w:r>
          </w:p>
          <w:p w14:paraId="607230CB" w14:textId="4E0D5985" w:rsidR="00CB66F2" w:rsidRDefault="00CB66F2" w:rsidP="00CB66F2">
            <w:pPr>
              <w:ind w:left="453" w:right="459"/>
              <w:jc w:val="both"/>
            </w:pPr>
          </w:p>
          <w:p w14:paraId="713015E2" w14:textId="259896BC" w:rsidR="00CB66F2" w:rsidRDefault="00CB66F2" w:rsidP="00CB66F2">
            <w:pPr>
              <w:ind w:left="453" w:right="459"/>
              <w:jc w:val="both"/>
            </w:pPr>
            <w:r>
              <w:t>In V1 aufgenommene Proben werden anschließend sortiert und ausgezählt. Dies sollte im Klassenraum stattfinden, da hier zum einen das Wetter keine Rolle spielt, zum anderen einige Gerätschaften und Materialien nicht extra mit ins Freie genommen werden müssen. Für die Auswertung liegen ebenfalls Anleitungs- sowie Protokollblätter bei (V2).</w:t>
            </w:r>
          </w:p>
          <w:p w14:paraId="6C2B2239" w14:textId="4DCCCF2E" w:rsidR="00CB66F2" w:rsidRDefault="00CB66F2" w:rsidP="00CB66F2">
            <w:pPr>
              <w:ind w:left="453" w:right="459"/>
              <w:jc w:val="both"/>
            </w:pPr>
          </w:p>
          <w:p w14:paraId="4534F5E5" w14:textId="0EB0BBC0" w:rsidR="00CB66F2" w:rsidRDefault="00CB66F2" w:rsidP="00CB66F2">
            <w:pPr>
              <w:ind w:left="453" w:right="459"/>
              <w:jc w:val="both"/>
            </w:pPr>
            <w:r>
              <w:t xml:space="preserve">In der letzten Phase geht es darum, erarbeitete Ergebnisse ordentlich zu bewerten. </w:t>
            </w:r>
            <w:proofErr w:type="spellStart"/>
            <w:r>
              <w:t>SuS</w:t>
            </w:r>
            <w:proofErr w:type="spellEnd"/>
            <w:r>
              <w:t xml:space="preserve"> beziehen ausgehend von ihren Ergebnissen Stellung zur übergeordneten Fragestellung, erarbeiten ausgereifte Argumentationen und beziehen schließlich einen eigenen Standpunkt zum Thema. Je nachdem, ob es sich nun um ein W- oder P-Seminar handelt, steht in dieser Phase entweder die Erarbeitung der Seminararbeit oder die Ausarbeitung einer anschaulichen Projekt-Präsentation an.</w:t>
            </w:r>
          </w:p>
          <w:p w14:paraId="2D1F7CD5" w14:textId="6C62D6B0" w:rsidR="00CB66F2" w:rsidRDefault="00CB66F2" w:rsidP="00CB66F2">
            <w:pPr>
              <w:ind w:left="453" w:right="459"/>
              <w:jc w:val="both"/>
            </w:pPr>
          </w:p>
          <w:p w14:paraId="26D30651" w14:textId="08A605F4" w:rsidR="00CB66F2" w:rsidRDefault="00CB66F2" w:rsidP="00CB66F2">
            <w:pPr>
              <w:ind w:left="453" w:right="459"/>
              <w:jc w:val="both"/>
            </w:pPr>
          </w:p>
          <w:p w14:paraId="643F21C7" w14:textId="64FFBBB6" w:rsidR="00CB66F2" w:rsidRDefault="00CB66F2" w:rsidP="00CB66F2">
            <w:pPr>
              <w:ind w:left="453" w:right="459"/>
              <w:jc w:val="both"/>
            </w:pPr>
          </w:p>
          <w:p w14:paraId="41D12EF3" w14:textId="77777777" w:rsidR="00CB66F2" w:rsidRDefault="00CB66F2" w:rsidP="00CB66F2">
            <w:pPr>
              <w:ind w:right="459"/>
              <w:jc w:val="both"/>
            </w:pPr>
          </w:p>
          <w:p w14:paraId="31D1ED75" w14:textId="557885CA" w:rsidR="00B25EE3" w:rsidRPr="00B25EE3" w:rsidRDefault="00B25EE3" w:rsidP="00045A16">
            <w:pPr>
              <w:ind w:left="453"/>
              <w:rPr>
                <w:b/>
                <w:sz w:val="28"/>
                <w:szCs w:val="28"/>
              </w:rPr>
            </w:pPr>
            <w:r w:rsidRPr="00B25EE3">
              <w:rPr>
                <w:b/>
                <w:sz w:val="28"/>
                <w:szCs w:val="28"/>
              </w:rPr>
              <w:t>Literatur:</w:t>
            </w:r>
          </w:p>
          <w:p w14:paraId="07517A77" w14:textId="47DBD016" w:rsidR="00F9777E" w:rsidRPr="00F9777E" w:rsidRDefault="00B25EE3" w:rsidP="00F9777E">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9777E" w:rsidRPr="00F9777E">
              <w:rPr>
                <w:noProof/>
                <w:szCs w:val="24"/>
              </w:rPr>
              <w:t xml:space="preserve">Heß, M., Diehl, P., Mayer, J., Rahm, H., Reifenhäuser, W., Stark, J., &amp; Schwaiger, J. (2018). </w:t>
            </w:r>
            <w:r w:rsidR="00F9777E" w:rsidRPr="00F9777E">
              <w:rPr>
                <w:i/>
                <w:iCs/>
                <w:noProof/>
                <w:szCs w:val="24"/>
              </w:rPr>
              <w:t>Mikroplastik in Binnengewässern Süd- und Westdeutschlands</w:t>
            </w:r>
            <w:r w:rsidR="00F9777E" w:rsidRPr="00F9777E">
              <w:rPr>
                <w:noProof/>
                <w:szCs w:val="24"/>
              </w:rPr>
              <w:t>. Retrieved from https://www.lanuv.nrw.de/fileadmin/lanuvpubl/6_sonderreihen/Länderbericht_Mikroplastik_in_Binnengewässern.pdf</w:t>
            </w:r>
          </w:p>
          <w:p w14:paraId="5BD3CD25"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Hidalgo-Ruz, V., Gutow, L., Thompson, R. C., &amp; Thiel, M. (2012). Microplastics in the Marine Environment: A Review of the Methods Used for Identification and Quantification. </w:t>
            </w:r>
            <w:r w:rsidRPr="00F9777E">
              <w:rPr>
                <w:i/>
                <w:iCs/>
                <w:noProof/>
                <w:szCs w:val="24"/>
              </w:rPr>
              <w:t>Environmental Science &amp; Technology</w:t>
            </w:r>
            <w:r w:rsidRPr="00F9777E">
              <w:rPr>
                <w:noProof/>
                <w:szCs w:val="24"/>
              </w:rPr>
              <w:t xml:space="preserve">, </w:t>
            </w:r>
            <w:r w:rsidRPr="00F9777E">
              <w:rPr>
                <w:i/>
                <w:iCs/>
                <w:noProof/>
                <w:szCs w:val="24"/>
              </w:rPr>
              <w:t>46</w:t>
            </w:r>
            <w:r w:rsidRPr="00F9777E">
              <w:rPr>
                <w:noProof/>
                <w:szCs w:val="24"/>
              </w:rPr>
              <w:t>(6), 3060–3075. https://doi.org/10.1021/es2031505</w:t>
            </w:r>
          </w:p>
          <w:p w14:paraId="6771DAD5"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Jambeck, J. R., Geyer, R., Wilcox, C., Siegler, T. R., Perryman, M., Andrady, A., … Law, K. L. (2015). Plastic waste inputs from land into the ocean. </w:t>
            </w:r>
            <w:r w:rsidRPr="00F9777E">
              <w:rPr>
                <w:i/>
                <w:iCs/>
                <w:noProof/>
                <w:szCs w:val="24"/>
              </w:rPr>
              <w:t>Science</w:t>
            </w:r>
            <w:r w:rsidRPr="00F9777E">
              <w:rPr>
                <w:noProof/>
                <w:szCs w:val="24"/>
              </w:rPr>
              <w:t xml:space="preserve">, </w:t>
            </w:r>
            <w:r w:rsidRPr="00F9777E">
              <w:rPr>
                <w:i/>
                <w:iCs/>
                <w:noProof/>
                <w:szCs w:val="24"/>
              </w:rPr>
              <w:t>347</w:t>
            </w:r>
            <w:r w:rsidRPr="00F9777E">
              <w:rPr>
                <w:noProof/>
                <w:szCs w:val="24"/>
              </w:rPr>
              <w:t>(6223), 768–771. https://doi.org/10.1126/science.1260352</w:t>
            </w:r>
          </w:p>
          <w:p w14:paraId="15E507C8"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Koelmans, A. A., Besseling, E., Shim, W. J., Kiessling, T., Gutow, L., &amp; Thiel, M. (2015). </w:t>
            </w:r>
            <w:r w:rsidRPr="00F9777E">
              <w:rPr>
                <w:i/>
                <w:iCs/>
                <w:noProof/>
                <w:szCs w:val="24"/>
              </w:rPr>
              <w:t>Marine Anthropogenic Litter</w:t>
            </w:r>
            <w:r w:rsidRPr="00F9777E">
              <w:rPr>
                <w:noProof/>
                <w:szCs w:val="24"/>
              </w:rPr>
              <w:t xml:space="preserve"> (M. Bergmann, L. Gutow, &amp; M. Klages, eds.). https://doi.org/10.1007/978-3-319-16510-3</w:t>
            </w:r>
          </w:p>
          <w:p w14:paraId="0E683470"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Lavers, J. L., Bond, A. L., &amp; Hutton, I. (2014). Plastic ingestion by Flesh-footed Shearwaters (Puffinus </w:t>
            </w:r>
            <w:r w:rsidRPr="00F9777E">
              <w:rPr>
                <w:noProof/>
                <w:szCs w:val="24"/>
              </w:rPr>
              <w:lastRenderedPageBreak/>
              <w:t xml:space="preserve">carneipes): Implications for fledgling body condition and the accumulation of plastic-derived chemicals. </w:t>
            </w:r>
            <w:r w:rsidRPr="00F9777E">
              <w:rPr>
                <w:i/>
                <w:iCs/>
                <w:noProof/>
                <w:szCs w:val="24"/>
              </w:rPr>
              <w:t>Environmental Pollution</w:t>
            </w:r>
            <w:r w:rsidRPr="00F9777E">
              <w:rPr>
                <w:noProof/>
                <w:szCs w:val="24"/>
              </w:rPr>
              <w:t xml:space="preserve">, </w:t>
            </w:r>
            <w:r w:rsidRPr="00F9777E">
              <w:rPr>
                <w:i/>
                <w:iCs/>
                <w:noProof/>
                <w:szCs w:val="24"/>
              </w:rPr>
              <w:t>187</w:t>
            </w:r>
            <w:r w:rsidRPr="00F9777E">
              <w:rPr>
                <w:noProof/>
                <w:szCs w:val="24"/>
              </w:rPr>
              <w:t>, 124–129. https://doi.org/10.1016/j.envpol.2013.12.020</w:t>
            </w:r>
          </w:p>
          <w:p w14:paraId="4EB069AE"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PlasticsEurope. (2015). </w:t>
            </w:r>
            <w:r w:rsidRPr="00F9777E">
              <w:rPr>
                <w:i/>
                <w:iCs/>
                <w:noProof/>
                <w:szCs w:val="24"/>
              </w:rPr>
              <w:t>Plastics - the facts 2014/2015: An analysis of European plastics production, demand and waste data</w:t>
            </w:r>
            <w:r w:rsidRPr="00F9777E">
              <w:rPr>
                <w:noProof/>
                <w:szCs w:val="24"/>
              </w:rPr>
              <w:t>.</w:t>
            </w:r>
          </w:p>
          <w:p w14:paraId="60D30C81"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PlasticsEurope. (2017). </w:t>
            </w:r>
            <w:r w:rsidRPr="00F9777E">
              <w:rPr>
                <w:i/>
                <w:iCs/>
                <w:noProof/>
                <w:szCs w:val="24"/>
              </w:rPr>
              <w:t>Plastics - the Facts 2017: An analysis of European plastics production, demand and waste data</w:t>
            </w:r>
            <w:r w:rsidRPr="00F9777E">
              <w:rPr>
                <w:noProof/>
                <w:szCs w:val="24"/>
              </w:rPr>
              <w:t>.</w:t>
            </w:r>
          </w:p>
          <w:p w14:paraId="1B9397F8"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PlasticsEurope. (2018). </w:t>
            </w:r>
            <w:r w:rsidRPr="00F9777E">
              <w:rPr>
                <w:i/>
                <w:iCs/>
                <w:noProof/>
                <w:szCs w:val="24"/>
              </w:rPr>
              <w:t>Plastics - the Facts 2018: An analysis of European plastics production, demand and waste data</w:t>
            </w:r>
            <w:r w:rsidRPr="00F9777E">
              <w:rPr>
                <w:noProof/>
                <w:szCs w:val="24"/>
              </w:rPr>
              <w:t>.</w:t>
            </w:r>
          </w:p>
          <w:p w14:paraId="0839B62D"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Ryan, P. G. (2008). Seabirds indicate changes in the composition of plastic litter in the Atlantic and south-western Indian Oceans. </w:t>
            </w:r>
            <w:r w:rsidRPr="00F9777E">
              <w:rPr>
                <w:i/>
                <w:iCs/>
                <w:noProof/>
                <w:szCs w:val="24"/>
              </w:rPr>
              <w:t>Marine Pollution Bulletin</w:t>
            </w:r>
            <w:r w:rsidRPr="00F9777E">
              <w:rPr>
                <w:noProof/>
                <w:szCs w:val="24"/>
              </w:rPr>
              <w:t>. https://doi.org/10.1016/j.marpolbul.2008.05.004</w:t>
            </w:r>
          </w:p>
          <w:p w14:paraId="290E8EDA" w14:textId="77777777" w:rsidR="00F9777E" w:rsidRPr="00F9777E" w:rsidRDefault="00F9777E" w:rsidP="00F9777E">
            <w:pPr>
              <w:widowControl w:val="0"/>
              <w:autoSpaceDE w:val="0"/>
              <w:autoSpaceDN w:val="0"/>
              <w:adjustRightInd w:val="0"/>
              <w:ind w:left="480" w:hanging="480"/>
              <w:rPr>
                <w:noProof/>
                <w:szCs w:val="24"/>
              </w:rPr>
            </w:pPr>
            <w:r w:rsidRPr="00F9777E">
              <w:rPr>
                <w:noProof/>
                <w:szCs w:val="24"/>
              </w:rPr>
              <w:t xml:space="preserve">Sussarellu, R., Suquet, M., Thomas, Y., Lambert, C., Fabioux, C., Pernet, M. E. J., … Huvet, A. (2016). Oyster reproduction is affected by exposure to polystyrene microplastics. </w:t>
            </w:r>
            <w:r w:rsidRPr="00F9777E">
              <w:rPr>
                <w:i/>
                <w:iCs/>
                <w:noProof/>
                <w:szCs w:val="24"/>
              </w:rPr>
              <w:t>Proceedings of the National Academy of Sciences</w:t>
            </w:r>
            <w:r w:rsidRPr="00F9777E">
              <w:rPr>
                <w:noProof/>
                <w:szCs w:val="24"/>
              </w:rPr>
              <w:t xml:space="preserve">, </w:t>
            </w:r>
            <w:r w:rsidRPr="00F9777E">
              <w:rPr>
                <w:i/>
                <w:iCs/>
                <w:noProof/>
                <w:szCs w:val="24"/>
              </w:rPr>
              <w:t>113</w:t>
            </w:r>
            <w:r w:rsidRPr="00F9777E">
              <w:rPr>
                <w:noProof/>
                <w:szCs w:val="24"/>
              </w:rPr>
              <w:t>(9), 2430–2435. https://doi.org/10.1073/pnas.1519019113</w:t>
            </w:r>
          </w:p>
          <w:p w14:paraId="2E8B0502" w14:textId="77777777" w:rsidR="00F9777E" w:rsidRPr="00F9777E" w:rsidRDefault="00F9777E" w:rsidP="00F9777E">
            <w:pPr>
              <w:widowControl w:val="0"/>
              <w:autoSpaceDE w:val="0"/>
              <w:autoSpaceDN w:val="0"/>
              <w:adjustRightInd w:val="0"/>
              <w:ind w:left="480" w:hanging="480"/>
              <w:rPr>
                <w:noProof/>
              </w:rPr>
            </w:pPr>
            <w:r w:rsidRPr="00F9777E">
              <w:rPr>
                <w:noProof/>
                <w:szCs w:val="24"/>
              </w:rPr>
              <w:t xml:space="preserve">Umweltbundesamt. (2007). </w:t>
            </w:r>
            <w:r w:rsidRPr="00F9777E">
              <w:rPr>
                <w:i/>
                <w:iCs/>
                <w:noProof/>
                <w:szCs w:val="24"/>
              </w:rPr>
              <w:t>Phtalate. Die nützlichen Weichmacher mit den unerwünschten Eigenschaften</w:t>
            </w:r>
            <w:r w:rsidRPr="00F9777E">
              <w:rPr>
                <w:noProof/>
                <w:szCs w:val="24"/>
              </w:rPr>
              <w:t>. Retrieved from https://www.umweltbundesamt.de/sites/default/files/medien/publikation/long/3540.pdf</w:t>
            </w:r>
          </w:p>
          <w:p w14:paraId="61345667" w14:textId="7A436782" w:rsidR="00B25EE3" w:rsidRDefault="00B25EE3" w:rsidP="00045A16">
            <w:pPr>
              <w:ind w:left="453"/>
            </w:pPr>
            <w:r>
              <w:fldChar w:fldCharType="end"/>
            </w:r>
          </w:p>
          <w:p w14:paraId="1A9449B8" w14:textId="59D1956B" w:rsidR="00B25EE3" w:rsidRPr="00B25EE3" w:rsidRDefault="00B25EE3" w:rsidP="00045A16">
            <w:pPr>
              <w:ind w:left="453"/>
              <w:rPr>
                <w:b/>
                <w:sz w:val="28"/>
                <w:szCs w:val="28"/>
              </w:rPr>
            </w:pPr>
            <w:r w:rsidRPr="00B25EE3">
              <w:rPr>
                <w:b/>
                <w:sz w:val="28"/>
                <w:szCs w:val="28"/>
              </w:rPr>
              <w:t>Webquellen:</w:t>
            </w:r>
          </w:p>
        </w:tc>
      </w:tr>
      <w:tr w:rsidR="00B25EE3" w:rsidRPr="007C1434" w14:paraId="20C300C4" w14:textId="77777777" w:rsidTr="00C92285">
        <w:trPr>
          <w:trHeight w:val="3628"/>
        </w:trPr>
        <w:tc>
          <w:tcPr>
            <w:tcW w:w="1838" w:type="dxa"/>
            <w:tcBorders>
              <w:top w:val="nil"/>
              <w:left w:val="single" w:sz="4" w:space="0" w:color="auto"/>
              <w:bottom w:val="single" w:sz="4" w:space="0" w:color="auto"/>
              <w:right w:val="nil"/>
            </w:tcBorders>
          </w:tcPr>
          <w:p w14:paraId="3C967D7E" w14:textId="77777777" w:rsidR="00B25EE3" w:rsidRDefault="00B25EE3" w:rsidP="00B25EE3">
            <w:pPr>
              <w:pStyle w:val="Listenabsatz"/>
              <w:numPr>
                <w:ilvl w:val="0"/>
                <w:numId w:val="28"/>
              </w:numPr>
            </w:pPr>
            <w:bookmarkStart w:id="7" w:name="WQ1"/>
            <w:r>
              <w:lastRenderedPageBreak/>
              <w:t>WQ1</w:t>
            </w:r>
            <w:bookmarkEnd w:id="7"/>
            <w:r>
              <w:t>:</w:t>
            </w:r>
          </w:p>
          <w:p w14:paraId="1D995262" w14:textId="33EFFA38" w:rsidR="00B25EE3" w:rsidRDefault="00B25EE3" w:rsidP="00B25EE3">
            <w:pPr>
              <w:pStyle w:val="Listenabsatz"/>
            </w:pPr>
          </w:p>
          <w:p w14:paraId="51ABDFD8" w14:textId="483E76C4" w:rsidR="00B25EE3" w:rsidRPr="00B25EE3" w:rsidRDefault="00B25EE3" w:rsidP="00B25EE3">
            <w:pPr>
              <w:pStyle w:val="Listenabsatz"/>
              <w:numPr>
                <w:ilvl w:val="0"/>
                <w:numId w:val="28"/>
              </w:numPr>
            </w:pPr>
            <w:bookmarkStart w:id="8" w:name="WQ2"/>
            <w:r>
              <w:t>WQ2</w:t>
            </w:r>
            <w:bookmarkEnd w:id="8"/>
            <w:r>
              <w:t>:</w:t>
            </w:r>
          </w:p>
        </w:tc>
        <w:tc>
          <w:tcPr>
            <w:tcW w:w="8931" w:type="dxa"/>
            <w:tcBorders>
              <w:top w:val="nil"/>
              <w:left w:val="nil"/>
              <w:bottom w:val="single" w:sz="4" w:space="0" w:color="auto"/>
              <w:right w:val="single" w:sz="4" w:space="0" w:color="auto"/>
            </w:tcBorders>
          </w:tcPr>
          <w:p w14:paraId="6B33ED32" w14:textId="74A6AAC4" w:rsidR="00B25EE3" w:rsidRDefault="00B25EE3" w:rsidP="00B25EE3">
            <w:r w:rsidRPr="00B25EE3">
              <w:t>https://utopia.de/app/uploads/2016/01/130828_plastikplankton-ku-museum-fuer-gestaltung-zurich.jpg</w:t>
            </w:r>
          </w:p>
          <w:p w14:paraId="59796275" w14:textId="1441FF05" w:rsidR="00B25EE3" w:rsidRDefault="001525CD" w:rsidP="00B25EE3">
            <w:r w:rsidRPr="00361ADC">
              <w:rPr>
                <w:lang w:val="en-US"/>
              </w:rPr>
              <w:t>https://www.eskp.de/schadstoffe/themenspezial-plastik-im-meer/</w:t>
            </w:r>
          </w:p>
        </w:tc>
      </w:tr>
    </w:tbl>
    <w:p w14:paraId="44A7509A" w14:textId="04A2C1CC" w:rsidR="00124E0A" w:rsidRDefault="00124E0A"/>
    <w:sectPr w:rsidR="00124E0A" w:rsidSect="00055DD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FF659" w14:textId="77777777" w:rsidR="00704F48" w:rsidRDefault="00704F48" w:rsidP="00CB66F2">
      <w:pPr>
        <w:spacing w:after="0" w:line="240" w:lineRule="auto"/>
      </w:pPr>
      <w:r>
        <w:separator/>
      </w:r>
    </w:p>
  </w:endnote>
  <w:endnote w:type="continuationSeparator" w:id="0">
    <w:p w14:paraId="63B8A665" w14:textId="77777777" w:rsidR="00704F48" w:rsidRDefault="00704F48" w:rsidP="00CB6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081481"/>
      <w:docPartObj>
        <w:docPartGallery w:val="Page Numbers (Bottom of Page)"/>
        <w:docPartUnique/>
      </w:docPartObj>
    </w:sdtPr>
    <w:sdtEndPr/>
    <w:sdtContent>
      <w:p w14:paraId="114F1D44" w14:textId="29BAC129" w:rsidR="00CB66F2" w:rsidRDefault="00CB66F2">
        <w:pPr>
          <w:pStyle w:val="Fuzeile"/>
          <w:jc w:val="center"/>
        </w:pPr>
        <w:r>
          <w:rPr>
            <w:noProof/>
          </w:rPr>
          <mc:AlternateContent>
            <mc:Choice Requires="wps">
              <w:drawing>
                <wp:inline distT="0" distB="0" distL="0" distR="0" wp14:anchorId="45893192" wp14:editId="06DB389C">
                  <wp:extent cx="5467350" cy="45085"/>
                  <wp:effectExtent l="9525" t="9525" r="0" b="2540"/>
                  <wp:docPr id="17" name="Flussdiagramm: Verzweigung 1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4403766A" id="_x0000_t110" coordsize="21600,21600" o:spt="110" path="m10800,l,10800,10800,21600,21600,10800xe">
                  <v:stroke joinstyle="miter"/>
                  <v:path gradientshapeok="t" o:connecttype="rect" textboxrect="5400,5400,16200,16200"/>
                </v:shapetype>
                <v:shape id="Flussdiagramm: Verzweigung 1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" fillcolor="black" stroked="f">
                  <v:fill r:id="rId1" o:title="" type="pattern"/>
                  <w10:anchorlock/>
                </v:shape>
              </w:pict>
            </mc:Fallback>
          </mc:AlternateContent>
        </w:r>
      </w:p>
      <w:p w14:paraId="232263F7" w14:textId="57711EE3" w:rsidR="00CB66F2" w:rsidRDefault="00CB66F2">
        <w:pPr>
          <w:pStyle w:val="Fuzeile"/>
          <w:jc w:val="center"/>
        </w:pPr>
        <w:r>
          <w:fldChar w:fldCharType="begin"/>
        </w:r>
        <w:r>
          <w:instrText>PAGE    \* MERGEFORMAT</w:instrText>
        </w:r>
        <w:r>
          <w:fldChar w:fldCharType="separate"/>
        </w:r>
        <w:r>
          <w:t>2</w:t>
        </w:r>
        <w:r>
          <w:fldChar w:fldCharType="end"/>
        </w:r>
      </w:p>
    </w:sdtContent>
  </w:sdt>
  <w:p w14:paraId="467C4A5B" w14:textId="77777777" w:rsidR="00CB66F2" w:rsidRDefault="00CB66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1445E" w14:textId="77777777" w:rsidR="00704F48" w:rsidRDefault="00704F48" w:rsidP="00CB66F2">
      <w:pPr>
        <w:spacing w:after="0" w:line="240" w:lineRule="auto"/>
      </w:pPr>
      <w:r>
        <w:separator/>
      </w:r>
    </w:p>
  </w:footnote>
  <w:footnote w:type="continuationSeparator" w:id="0">
    <w:p w14:paraId="1C29C925" w14:textId="77777777" w:rsidR="00704F48" w:rsidRDefault="00704F48" w:rsidP="00CB6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56894"/>
    <w:multiLevelType w:val="hybridMultilevel"/>
    <w:tmpl w:val="82D48644"/>
    <w:lvl w:ilvl="0" w:tplc="4E72BA56">
      <w:start w:val="1"/>
      <w:numFmt w:val="bullet"/>
      <w:lvlText w:val=""/>
      <w:lvlJc w:val="left"/>
      <w:pPr>
        <w:ind w:left="1462" w:hanging="360"/>
      </w:pPr>
      <w:rPr>
        <w:rFonts w:ascii="Wingdings" w:hAnsi="Wingdings" w:hint="default"/>
      </w:rPr>
    </w:lvl>
    <w:lvl w:ilvl="1" w:tplc="04070003">
      <w:start w:val="1"/>
      <w:numFmt w:val="bullet"/>
      <w:lvlText w:val="o"/>
      <w:lvlJc w:val="left"/>
      <w:pPr>
        <w:ind w:left="2182" w:hanging="360"/>
      </w:pPr>
      <w:rPr>
        <w:rFonts w:ascii="Courier New" w:hAnsi="Courier New" w:cs="Courier New" w:hint="default"/>
      </w:rPr>
    </w:lvl>
    <w:lvl w:ilvl="2" w:tplc="04070005">
      <w:start w:val="1"/>
      <w:numFmt w:val="bullet"/>
      <w:lvlText w:val=""/>
      <w:lvlJc w:val="left"/>
      <w:pPr>
        <w:ind w:left="2902" w:hanging="360"/>
      </w:pPr>
      <w:rPr>
        <w:rFonts w:ascii="Wingdings" w:hAnsi="Wingdings" w:hint="default"/>
      </w:rPr>
    </w:lvl>
    <w:lvl w:ilvl="3" w:tplc="04070001">
      <w:start w:val="1"/>
      <w:numFmt w:val="bullet"/>
      <w:lvlText w:val=""/>
      <w:lvlJc w:val="left"/>
      <w:pPr>
        <w:ind w:left="3622" w:hanging="360"/>
      </w:pPr>
      <w:rPr>
        <w:rFonts w:ascii="Symbol" w:hAnsi="Symbol" w:hint="default"/>
      </w:rPr>
    </w:lvl>
    <w:lvl w:ilvl="4" w:tplc="04070003">
      <w:start w:val="1"/>
      <w:numFmt w:val="bullet"/>
      <w:lvlText w:val="o"/>
      <w:lvlJc w:val="left"/>
      <w:pPr>
        <w:ind w:left="4342" w:hanging="360"/>
      </w:pPr>
      <w:rPr>
        <w:rFonts w:ascii="Courier New" w:hAnsi="Courier New" w:cs="Courier New" w:hint="default"/>
      </w:rPr>
    </w:lvl>
    <w:lvl w:ilvl="5" w:tplc="04070005">
      <w:start w:val="1"/>
      <w:numFmt w:val="bullet"/>
      <w:lvlText w:val=""/>
      <w:lvlJc w:val="left"/>
      <w:pPr>
        <w:ind w:left="5062" w:hanging="360"/>
      </w:pPr>
      <w:rPr>
        <w:rFonts w:ascii="Wingdings" w:hAnsi="Wingdings" w:hint="default"/>
      </w:rPr>
    </w:lvl>
    <w:lvl w:ilvl="6" w:tplc="04070001">
      <w:start w:val="1"/>
      <w:numFmt w:val="bullet"/>
      <w:lvlText w:val=""/>
      <w:lvlJc w:val="left"/>
      <w:pPr>
        <w:ind w:left="5782" w:hanging="360"/>
      </w:pPr>
      <w:rPr>
        <w:rFonts w:ascii="Symbol" w:hAnsi="Symbol" w:hint="default"/>
      </w:rPr>
    </w:lvl>
    <w:lvl w:ilvl="7" w:tplc="04070003">
      <w:start w:val="1"/>
      <w:numFmt w:val="bullet"/>
      <w:lvlText w:val="o"/>
      <w:lvlJc w:val="left"/>
      <w:pPr>
        <w:ind w:left="6502" w:hanging="360"/>
      </w:pPr>
      <w:rPr>
        <w:rFonts w:ascii="Courier New" w:hAnsi="Courier New" w:cs="Courier New" w:hint="default"/>
      </w:rPr>
    </w:lvl>
    <w:lvl w:ilvl="8" w:tplc="04070005">
      <w:start w:val="1"/>
      <w:numFmt w:val="bullet"/>
      <w:lvlText w:val=""/>
      <w:lvlJc w:val="left"/>
      <w:pPr>
        <w:ind w:left="7222" w:hanging="360"/>
      </w:pPr>
      <w:rPr>
        <w:rFonts w:ascii="Wingdings" w:hAnsi="Wingdings" w:hint="default"/>
      </w:rPr>
    </w:lvl>
  </w:abstractNum>
  <w:abstractNum w:abstractNumId="1" w15:restartNumberingAfterBreak="0">
    <w:nsid w:val="0DE36451"/>
    <w:multiLevelType w:val="hybridMultilevel"/>
    <w:tmpl w:val="4D6A428E"/>
    <w:lvl w:ilvl="0" w:tplc="ACCC981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4A23909"/>
    <w:multiLevelType w:val="hybridMultilevel"/>
    <w:tmpl w:val="AB1E1CAE"/>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3" w15:restartNumberingAfterBreak="0">
    <w:nsid w:val="156A36CE"/>
    <w:multiLevelType w:val="hybridMultilevel"/>
    <w:tmpl w:val="7D5CC79C"/>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4" w15:restartNumberingAfterBreak="0">
    <w:nsid w:val="15DE26F5"/>
    <w:multiLevelType w:val="hybridMultilevel"/>
    <w:tmpl w:val="87A07C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15:restartNumberingAfterBreak="0">
    <w:nsid w:val="1C1D3B49"/>
    <w:multiLevelType w:val="hybridMultilevel"/>
    <w:tmpl w:val="5DBA3CD2"/>
    <w:lvl w:ilvl="0" w:tplc="4E72BA56">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1CF479DB"/>
    <w:multiLevelType w:val="hybridMultilevel"/>
    <w:tmpl w:val="316418B4"/>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7" w15:restartNumberingAfterBreak="0">
    <w:nsid w:val="25333D74"/>
    <w:multiLevelType w:val="hybridMultilevel"/>
    <w:tmpl w:val="9772802A"/>
    <w:lvl w:ilvl="0" w:tplc="4E72BA56">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15:restartNumberingAfterBreak="0">
    <w:nsid w:val="262C1BE3"/>
    <w:multiLevelType w:val="hybridMultilevel"/>
    <w:tmpl w:val="C226E730"/>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9" w15:restartNumberingAfterBreak="0">
    <w:nsid w:val="280454B1"/>
    <w:multiLevelType w:val="hybridMultilevel"/>
    <w:tmpl w:val="8578F03A"/>
    <w:lvl w:ilvl="0" w:tplc="4E72BA56">
      <w:start w:val="1"/>
      <w:numFmt w:val="bullet"/>
      <w:lvlText w:val=""/>
      <w:lvlJc w:val="left"/>
      <w:pPr>
        <w:ind w:left="1462" w:hanging="360"/>
      </w:pPr>
      <w:rPr>
        <w:rFonts w:ascii="Wingdings" w:hAnsi="Wingdings" w:hint="default"/>
      </w:rPr>
    </w:lvl>
    <w:lvl w:ilvl="1" w:tplc="04070003">
      <w:start w:val="1"/>
      <w:numFmt w:val="bullet"/>
      <w:lvlText w:val="o"/>
      <w:lvlJc w:val="left"/>
      <w:pPr>
        <w:ind w:left="2182" w:hanging="360"/>
      </w:pPr>
      <w:rPr>
        <w:rFonts w:ascii="Courier New" w:hAnsi="Courier New" w:cs="Courier New" w:hint="default"/>
      </w:rPr>
    </w:lvl>
    <w:lvl w:ilvl="2" w:tplc="04070005">
      <w:start w:val="1"/>
      <w:numFmt w:val="bullet"/>
      <w:lvlText w:val=""/>
      <w:lvlJc w:val="left"/>
      <w:pPr>
        <w:ind w:left="2902" w:hanging="360"/>
      </w:pPr>
      <w:rPr>
        <w:rFonts w:ascii="Wingdings" w:hAnsi="Wingdings" w:hint="default"/>
      </w:rPr>
    </w:lvl>
    <w:lvl w:ilvl="3" w:tplc="04070001">
      <w:start w:val="1"/>
      <w:numFmt w:val="bullet"/>
      <w:lvlText w:val=""/>
      <w:lvlJc w:val="left"/>
      <w:pPr>
        <w:ind w:left="3622" w:hanging="360"/>
      </w:pPr>
      <w:rPr>
        <w:rFonts w:ascii="Symbol" w:hAnsi="Symbol" w:hint="default"/>
      </w:rPr>
    </w:lvl>
    <w:lvl w:ilvl="4" w:tplc="04070003">
      <w:start w:val="1"/>
      <w:numFmt w:val="bullet"/>
      <w:lvlText w:val="o"/>
      <w:lvlJc w:val="left"/>
      <w:pPr>
        <w:ind w:left="4342" w:hanging="360"/>
      </w:pPr>
      <w:rPr>
        <w:rFonts w:ascii="Courier New" w:hAnsi="Courier New" w:cs="Courier New" w:hint="default"/>
      </w:rPr>
    </w:lvl>
    <w:lvl w:ilvl="5" w:tplc="04070005">
      <w:start w:val="1"/>
      <w:numFmt w:val="bullet"/>
      <w:lvlText w:val=""/>
      <w:lvlJc w:val="left"/>
      <w:pPr>
        <w:ind w:left="5062" w:hanging="360"/>
      </w:pPr>
      <w:rPr>
        <w:rFonts w:ascii="Wingdings" w:hAnsi="Wingdings" w:hint="default"/>
      </w:rPr>
    </w:lvl>
    <w:lvl w:ilvl="6" w:tplc="04070001">
      <w:start w:val="1"/>
      <w:numFmt w:val="bullet"/>
      <w:lvlText w:val=""/>
      <w:lvlJc w:val="left"/>
      <w:pPr>
        <w:ind w:left="5782" w:hanging="360"/>
      </w:pPr>
      <w:rPr>
        <w:rFonts w:ascii="Symbol" w:hAnsi="Symbol" w:hint="default"/>
      </w:rPr>
    </w:lvl>
    <w:lvl w:ilvl="7" w:tplc="04070003">
      <w:start w:val="1"/>
      <w:numFmt w:val="bullet"/>
      <w:lvlText w:val="o"/>
      <w:lvlJc w:val="left"/>
      <w:pPr>
        <w:ind w:left="6502" w:hanging="360"/>
      </w:pPr>
      <w:rPr>
        <w:rFonts w:ascii="Courier New" w:hAnsi="Courier New" w:cs="Courier New" w:hint="default"/>
      </w:rPr>
    </w:lvl>
    <w:lvl w:ilvl="8" w:tplc="04070005">
      <w:start w:val="1"/>
      <w:numFmt w:val="bullet"/>
      <w:lvlText w:val=""/>
      <w:lvlJc w:val="left"/>
      <w:pPr>
        <w:ind w:left="7222" w:hanging="360"/>
      </w:pPr>
      <w:rPr>
        <w:rFonts w:ascii="Wingdings" w:hAnsi="Wingdings" w:hint="default"/>
      </w:rPr>
    </w:lvl>
  </w:abstractNum>
  <w:abstractNum w:abstractNumId="10" w15:restartNumberingAfterBreak="0">
    <w:nsid w:val="2FE6363B"/>
    <w:multiLevelType w:val="hybridMultilevel"/>
    <w:tmpl w:val="003C6020"/>
    <w:lvl w:ilvl="0" w:tplc="8226825C">
      <w:start w:val="1"/>
      <w:numFmt w:val="bullet"/>
      <w:lvlText w:val="•"/>
      <w:lvlJc w:val="left"/>
      <w:pPr>
        <w:tabs>
          <w:tab w:val="num" w:pos="720"/>
        </w:tabs>
        <w:ind w:left="720" w:hanging="360"/>
      </w:pPr>
      <w:rPr>
        <w:rFonts w:ascii="Arial" w:hAnsi="Arial" w:hint="default"/>
      </w:rPr>
    </w:lvl>
    <w:lvl w:ilvl="1" w:tplc="6D469DE2" w:tentative="1">
      <w:start w:val="1"/>
      <w:numFmt w:val="bullet"/>
      <w:lvlText w:val="•"/>
      <w:lvlJc w:val="left"/>
      <w:pPr>
        <w:tabs>
          <w:tab w:val="num" w:pos="1440"/>
        </w:tabs>
        <w:ind w:left="1440" w:hanging="360"/>
      </w:pPr>
      <w:rPr>
        <w:rFonts w:ascii="Arial" w:hAnsi="Arial" w:hint="default"/>
      </w:rPr>
    </w:lvl>
    <w:lvl w:ilvl="2" w:tplc="768EC074" w:tentative="1">
      <w:start w:val="1"/>
      <w:numFmt w:val="bullet"/>
      <w:lvlText w:val="•"/>
      <w:lvlJc w:val="left"/>
      <w:pPr>
        <w:tabs>
          <w:tab w:val="num" w:pos="2160"/>
        </w:tabs>
        <w:ind w:left="2160" w:hanging="360"/>
      </w:pPr>
      <w:rPr>
        <w:rFonts w:ascii="Arial" w:hAnsi="Arial" w:hint="default"/>
      </w:rPr>
    </w:lvl>
    <w:lvl w:ilvl="3" w:tplc="B91A8DA2" w:tentative="1">
      <w:start w:val="1"/>
      <w:numFmt w:val="bullet"/>
      <w:lvlText w:val="•"/>
      <w:lvlJc w:val="left"/>
      <w:pPr>
        <w:tabs>
          <w:tab w:val="num" w:pos="2880"/>
        </w:tabs>
        <w:ind w:left="2880" w:hanging="360"/>
      </w:pPr>
      <w:rPr>
        <w:rFonts w:ascii="Arial" w:hAnsi="Arial" w:hint="default"/>
      </w:rPr>
    </w:lvl>
    <w:lvl w:ilvl="4" w:tplc="13D42A82" w:tentative="1">
      <w:start w:val="1"/>
      <w:numFmt w:val="bullet"/>
      <w:lvlText w:val="•"/>
      <w:lvlJc w:val="left"/>
      <w:pPr>
        <w:tabs>
          <w:tab w:val="num" w:pos="3600"/>
        </w:tabs>
        <w:ind w:left="3600" w:hanging="360"/>
      </w:pPr>
      <w:rPr>
        <w:rFonts w:ascii="Arial" w:hAnsi="Arial" w:hint="default"/>
      </w:rPr>
    </w:lvl>
    <w:lvl w:ilvl="5" w:tplc="43DA5D06" w:tentative="1">
      <w:start w:val="1"/>
      <w:numFmt w:val="bullet"/>
      <w:lvlText w:val="•"/>
      <w:lvlJc w:val="left"/>
      <w:pPr>
        <w:tabs>
          <w:tab w:val="num" w:pos="4320"/>
        </w:tabs>
        <w:ind w:left="4320" w:hanging="360"/>
      </w:pPr>
      <w:rPr>
        <w:rFonts w:ascii="Arial" w:hAnsi="Arial" w:hint="default"/>
      </w:rPr>
    </w:lvl>
    <w:lvl w:ilvl="6" w:tplc="4B266D46" w:tentative="1">
      <w:start w:val="1"/>
      <w:numFmt w:val="bullet"/>
      <w:lvlText w:val="•"/>
      <w:lvlJc w:val="left"/>
      <w:pPr>
        <w:tabs>
          <w:tab w:val="num" w:pos="5040"/>
        </w:tabs>
        <w:ind w:left="5040" w:hanging="360"/>
      </w:pPr>
      <w:rPr>
        <w:rFonts w:ascii="Arial" w:hAnsi="Arial" w:hint="default"/>
      </w:rPr>
    </w:lvl>
    <w:lvl w:ilvl="7" w:tplc="91B8D71C" w:tentative="1">
      <w:start w:val="1"/>
      <w:numFmt w:val="bullet"/>
      <w:lvlText w:val="•"/>
      <w:lvlJc w:val="left"/>
      <w:pPr>
        <w:tabs>
          <w:tab w:val="num" w:pos="5760"/>
        </w:tabs>
        <w:ind w:left="5760" w:hanging="360"/>
      </w:pPr>
      <w:rPr>
        <w:rFonts w:ascii="Arial" w:hAnsi="Arial" w:hint="default"/>
      </w:rPr>
    </w:lvl>
    <w:lvl w:ilvl="8" w:tplc="C75C8DD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3086B42"/>
    <w:multiLevelType w:val="hybridMultilevel"/>
    <w:tmpl w:val="48EE2DE2"/>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12" w15:restartNumberingAfterBreak="0">
    <w:nsid w:val="361A315F"/>
    <w:multiLevelType w:val="hybridMultilevel"/>
    <w:tmpl w:val="86025F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3" w15:restartNumberingAfterBreak="0">
    <w:nsid w:val="37F26DF4"/>
    <w:multiLevelType w:val="hybridMultilevel"/>
    <w:tmpl w:val="4808D016"/>
    <w:lvl w:ilvl="0" w:tplc="0E0C67B0">
      <w:start w:val="1"/>
      <w:numFmt w:val="decimal"/>
      <w:lvlText w:val="%1)"/>
      <w:lvlJc w:val="left"/>
      <w:pPr>
        <w:ind w:left="1080" w:hanging="360"/>
      </w:p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start w:val="1"/>
      <w:numFmt w:val="decimal"/>
      <w:lvlText w:val="%4."/>
      <w:lvlJc w:val="left"/>
      <w:pPr>
        <w:ind w:left="3240" w:hanging="360"/>
      </w:pPr>
    </w:lvl>
    <w:lvl w:ilvl="4" w:tplc="04070019">
      <w:start w:val="1"/>
      <w:numFmt w:val="lowerLetter"/>
      <w:lvlText w:val="%5."/>
      <w:lvlJc w:val="left"/>
      <w:pPr>
        <w:ind w:left="3960" w:hanging="360"/>
      </w:pPr>
    </w:lvl>
    <w:lvl w:ilvl="5" w:tplc="0407001B">
      <w:start w:val="1"/>
      <w:numFmt w:val="lowerRoman"/>
      <w:lvlText w:val="%6."/>
      <w:lvlJc w:val="right"/>
      <w:pPr>
        <w:ind w:left="4680" w:hanging="180"/>
      </w:pPr>
    </w:lvl>
    <w:lvl w:ilvl="6" w:tplc="0407000F">
      <w:start w:val="1"/>
      <w:numFmt w:val="decimal"/>
      <w:lvlText w:val="%7."/>
      <w:lvlJc w:val="left"/>
      <w:pPr>
        <w:ind w:left="5400" w:hanging="360"/>
      </w:pPr>
    </w:lvl>
    <w:lvl w:ilvl="7" w:tplc="04070019">
      <w:start w:val="1"/>
      <w:numFmt w:val="lowerLetter"/>
      <w:lvlText w:val="%8."/>
      <w:lvlJc w:val="left"/>
      <w:pPr>
        <w:ind w:left="6120" w:hanging="360"/>
      </w:pPr>
    </w:lvl>
    <w:lvl w:ilvl="8" w:tplc="0407001B">
      <w:start w:val="1"/>
      <w:numFmt w:val="lowerRoman"/>
      <w:lvlText w:val="%9."/>
      <w:lvlJc w:val="right"/>
      <w:pPr>
        <w:ind w:left="6840" w:hanging="180"/>
      </w:pPr>
    </w:lvl>
  </w:abstractNum>
  <w:abstractNum w:abstractNumId="14" w15:restartNumberingAfterBreak="0">
    <w:nsid w:val="3A20303D"/>
    <w:multiLevelType w:val="hybridMultilevel"/>
    <w:tmpl w:val="9154E5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7F2454"/>
    <w:multiLevelType w:val="hybridMultilevel"/>
    <w:tmpl w:val="9AD66CEE"/>
    <w:lvl w:ilvl="0" w:tplc="42948240">
      <w:start w:val="1"/>
      <w:numFmt w:val="bullet"/>
      <w:lvlText w:val=""/>
      <w:lvlJc w:val="left"/>
      <w:pPr>
        <w:ind w:left="502" w:hanging="360"/>
      </w:pPr>
      <w:rPr>
        <w:rFonts w:ascii="Wingdings" w:hAnsi="Wingdings" w:hint="default"/>
        <w:color w:val="0070C0"/>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16" w15:restartNumberingAfterBreak="0">
    <w:nsid w:val="3CDF66DD"/>
    <w:multiLevelType w:val="hybridMultilevel"/>
    <w:tmpl w:val="C3FA01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C61AA1"/>
    <w:multiLevelType w:val="hybridMultilevel"/>
    <w:tmpl w:val="6CF2194A"/>
    <w:lvl w:ilvl="0" w:tplc="4E72BA56">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8" w15:restartNumberingAfterBreak="0">
    <w:nsid w:val="464D2AF3"/>
    <w:multiLevelType w:val="hybridMultilevel"/>
    <w:tmpl w:val="1CA6573E"/>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9" w15:restartNumberingAfterBreak="0">
    <w:nsid w:val="4C7158D5"/>
    <w:multiLevelType w:val="hybridMultilevel"/>
    <w:tmpl w:val="5A7A60CE"/>
    <w:lvl w:ilvl="0" w:tplc="4E72BA56">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508967A3"/>
    <w:multiLevelType w:val="hybridMultilevel"/>
    <w:tmpl w:val="523C54C4"/>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21" w15:restartNumberingAfterBreak="0">
    <w:nsid w:val="5B5875EF"/>
    <w:multiLevelType w:val="hybridMultilevel"/>
    <w:tmpl w:val="61C4F3AE"/>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22" w15:restartNumberingAfterBreak="0">
    <w:nsid w:val="5D18268C"/>
    <w:multiLevelType w:val="hybridMultilevel"/>
    <w:tmpl w:val="0C94E9C2"/>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abstractNum w:abstractNumId="23" w15:restartNumberingAfterBreak="0">
    <w:nsid w:val="60490C90"/>
    <w:multiLevelType w:val="hybridMultilevel"/>
    <w:tmpl w:val="602E3A68"/>
    <w:lvl w:ilvl="0" w:tplc="342254A6">
      <w:start w:val="1"/>
      <w:numFmt w:val="bullet"/>
      <w:lvlText w:val="•"/>
      <w:lvlJc w:val="left"/>
      <w:pPr>
        <w:tabs>
          <w:tab w:val="num" w:pos="720"/>
        </w:tabs>
        <w:ind w:left="720" w:hanging="360"/>
      </w:pPr>
      <w:rPr>
        <w:rFonts w:ascii="Arial" w:hAnsi="Arial" w:hint="default"/>
      </w:rPr>
    </w:lvl>
    <w:lvl w:ilvl="1" w:tplc="B5A892DA" w:tentative="1">
      <w:start w:val="1"/>
      <w:numFmt w:val="bullet"/>
      <w:lvlText w:val="•"/>
      <w:lvlJc w:val="left"/>
      <w:pPr>
        <w:tabs>
          <w:tab w:val="num" w:pos="1440"/>
        </w:tabs>
        <w:ind w:left="1440" w:hanging="360"/>
      </w:pPr>
      <w:rPr>
        <w:rFonts w:ascii="Arial" w:hAnsi="Arial" w:hint="default"/>
      </w:rPr>
    </w:lvl>
    <w:lvl w:ilvl="2" w:tplc="3FB8E804" w:tentative="1">
      <w:start w:val="1"/>
      <w:numFmt w:val="bullet"/>
      <w:lvlText w:val="•"/>
      <w:lvlJc w:val="left"/>
      <w:pPr>
        <w:tabs>
          <w:tab w:val="num" w:pos="2160"/>
        </w:tabs>
        <w:ind w:left="2160" w:hanging="360"/>
      </w:pPr>
      <w:rPr>
        <w:rFonts w:ascii="Arial" w:hAnsi="Arial" w:hint="default"/>
      </w:rPr>
    </w:lvl>
    <w:lvl w:ilvl="3" w:tplc="703E824E" w:tentative="1">
      <w:start w:val="1"/>
      <w:numFmt w:val="bullet"/>
      <w:lvlText w:val="•"/>
      <w:lvlJc w:val="left"/>
      <w:pPr>
        <w:tabs>
          <w:tab w:val="num" w:pos="2880"/>
        </w:tabs>
        <w:ind w:left="2880" w:hanging="360"/>
      </w:pPr>
      <w:rPr>
        <w:rFonts w:ascii="Arial" w:hAnsi="Arial" w:hint="default"/>
      </w:rPr>
    </w:lvl>
    <w:lvl w:ilvl="4" w:tplc="6F36DED6" w:tentative="1">
      <w:start w:val="1"/>
      <w:numFmt w:val="bullet"/>
      <w:lvlText w:val="•"/>
      <w:lvlJc w:val="left"/>
      <w:pPr>
        <w:tabs>
          <w:tab w:val="num" w:pos="3600"/>
        </w:tabs>
        <w:ind w:left="3600" w:hanging="360"/>
      </w:pPr>
      <w:rPr>
        <w:rFonts w:ascii="Arial" w:hAnsi="Arial" w:hint="default"/>
      </w:rPr>
    </w:lvl>
    <w:lvl w:ilvl="5" w:tplc="3154CFC6" w:tentative="1">
      <w:start w:val="1"/>
      <w:numFmt w:val="bullet"/>
      <w:lvlText w:val="•"/>
      <w:lvlJc w:val="left"/>
      <w:pPr>
        <w:tabs>
          <w:tab w:val="num" w:pos="4320"/>
        </w:tabs>
        <w:ind w:left="4320" w:hanging="360"/>
      </w:pPr>
      <w:rPr>
        <w:rFonts w:ascii="Arial" w:hAnsi="Arial" w:hint="default"/>
      </w:rPr>
    </w:lvl>
    <w:lvl w:ilvl="6" w:tplc="57F8487C" w:tentative="1">
      <w:start w:val="1"/>
      <w:numFmt w:val="bullet"/>
      <w:lvlText w:val="•"/>
      <w:lvlJc w:val="left"/>
      <w:pPr>
        <w:tabs>
          <w:tab w:val="num" w:pos="5040"/>
        </w:tabs>
        <w:ind w:left="5040" w:hanging="360"/>
      </w:pPr>
      <w:rPr>
        <w:rFonts w:ascii="Arial" w:hAnsi="Arial" w:hint="default"/>
      </w:rPr>
    </w:lvl>
    <w:lvl w:ilvl="7" w:tplc="26A60598" w:tentative="1">
      <w:start w:val="1"/>
      <w:numFmt w:val="bullet"/>
      <w:lvlText w:val="•"/>
      <w:lvlJc w:val="left"/>
      <w:pPr>
        <w:tabs>
          <w:tab w:val="num" w:pos="5760"/>
        </w:tabs>
        <w:ind w:left="5760" w:hanging="360"/>
      </w:pPr>
      <w:rPr>
        <w:rFonts w:ascii="Arial" w:hAnsi="Arial" w:hint="default"/>
      </w:rPr>
    </w:lvl>
    <w:lvl w:ilvl="8" w:tplc="19820AD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B33FD4"/>
    <w:multiLevelType w:val="hybridMultilevel"/>
    <w:tmpl w:val="C40CA4EA"/>
    <w:lvl w:ilvl="0" w:tplc="4E72BA56">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6CB64C32"/>
    <w:multiLevelType w:val="hybridMultilevel"/>
    <w:tmpl w:val="417E11E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6" w15:restartNumberingAfterBreak="0">
    <w:nsid w:val="778C1809"/>
    <w:multiLevelType w:val="hybridMultilevel"/>
    <w:tmpl w:val="B0623308"/>
    <w:lvl w:ilvl="0" w:tplc="4E72BA56">
      <w:start w:val="1"/>
      <w:numFmt w:val="bullet"/>
      <w:lvlText w:val=""/>
      <w:lvlJc w:val="left"/>
      <w:pPr>
        <w:ind w:left="1462" w:hanging="360"/>
      </w:pPr>
      <w:rPr>
        <w:rFonts w:ascii="Wingdings" w:hAnsi="Wingdings" w:hint="default"/>
      </w:rPr>
    </w:lvl>
    <w:lvl w:ilvl="1" w:tplc="04070003">
      <w:start w:val="1"/>
      <w:numFmt w:val="bullet"/>
      <w:lvlText w:val="o"/>
      <w:lvlJc w:val="left"/>
      <w:pPr>
        <w:ind w:left="2182" w:hanging="360"/>
      </w:pPr>
      <w:rPr>
        <w:rFonts w:ascii="Courier New" w:hAnsi="Courier New" w:cs="Courier New" w:hint="default"/>
      </w:rPr>
    </w:lvl>
    <w:lvl w:ilvl="2" w:tplc="04070005">
      <w:start w:val="1"/>
      <w:numFmt w:val="bullet"/>
      <w:lvlText w:val=""/>
      <w:lvlJc w:val="left"/>
      <w:pPr>
        <w:ind w:left="2902" w:hanging="360"/>
      </w:pPr>
      <w:rPr>
        <w:rFonts w:ascii="Wingdings" w:hAnsi="Wingdings" w:hint="default"/>
      </w:rPr>
    </w:lvl>
    <w:lvl w:ilvl="3" w:tplc="04070001">
      <w:start w:val="1"/>
      <w:numFmt w:val="bullet"/>
      <w:lvlText w:val=""/>
      <w:lvlJc w:val="left"/>
      <w:pPr>
        <w:ind w:left="3622" w:hanging="360"/>
      </w:pPr>
      <w:rPr>
        <w:rFonts w:ascii="Symbol" w:hAnsi="Symbol" w:hint="default"/>
      </w:rPr>
    </w:lvl>
    <w:lvl w:ilvl="4" w:tplc="04070003">
      <w:start w:val="1"/>
      <w:numFmt w:val="bullet"/>
      <w:lvlText w:val="o"/>
      <w:lvlJc w:val="left"/>
      <w:pPr>
        <w:ind w:left="4342" w:hanging="360"/>
      </w:pPr>
      <w:rPr>
        <w:rFonts w:ascii="Courier New" w:hAnsi="Courier New" w:cs="Courier New" w:hint="default"/>
      </w:rPr>
    </w:lvl>
    <w:lvl w:ilvl="5" w:tplc="04070005">
      <w:start w:val="1"/>
      <w:numFmt w:val="bullet"/>
      <w:lvlText w:val=""/>
      <w:lvlJc w:val="left"/>
      <w:pPr>
        <w:ind w:left="5062" w:hanging="360"/>
      </w:pPr>
      <w:rPr>
        <w:rFonts w:ascii="Wingdings" w:hAnsi="Wingdings" w:hint="default"/>
      </w:rPr>
    </w:lvl>
    <w:lvl w:ilvl="6" w:tplc="04070001">
      <w:start w:val="1"/>
      <w:numFmt w:val="bullet"/>
      <w:lvlText w:val=""/>
      <w:lvlJc w:val="left"/>
      <w:pPr>
        <w:ind w:left="5782" w:hanging="360"/>
      </w:pPr>
      <w:rPr>
        <w:rFonts w:ascii="Symbol" w:hAnsi="Symbol" w:hint="default"/>
      </w:rPr>
    </w:lvl>
    <w:lvl w:ilvl="7" w:tplc="04070003">
      <w:start w:val="1"/>
      <w:numFmt w:val="bullet"/>
      <w:lvlText w:val="o"/>
      <w:lvlJc w:val="left"/>
      <w:pPr>
        <w:ind w:left="6502" w:hanging="360"/>
      </w:pPr>
      <w:rPr>
        <w:rFonts w:ascii="Courier New" w:hAnsi="Courier New" w:cs="Courier New" w:hint="default"/>
      </w:rPr>
    </w:lvl>
    <w:lvl w:ilvl="8" w:tplc="04070005">
      <w:start w:val="1"/>
      <w:numFmt w:val="bullet"/>
      <w:lvlText w:val=""/>
      <w:lvlJc w:val="left"/>
      <w:pPr>
        <w:ind w:left="7222" w:hanging="360"/>
      </w:pPr>
      <w:rPr>
        <w:rFonts w:ascii="Wingdings" w:hAnsi="Wingdings" w:hint="default"/>
      </w:rPr>
    </w:lvl>
  </w:abstractNum>
  <w:abstractNum w:abstractNumId="27" w15:restartNumberingAfterBreak="0">
    <w:nsid w:val="7CEC2D61"/>
    <w:multiLevelType w:val="hybridMultilevel"/>
    <w:tmpl w:val="16B69220"/>
    <w:lvl w:ilvl="0" w:tplc="4E72BA56">
      <w:start w:val="1"/>
      <w:numFmt w:val="bullet"/>
      <w:lvlText w:val=""/>
      <w:lvlJc w:val="left"/>
      <w:pPr>
        <w:ind w:left="1440" w:hanging="360"/>
      </w:pPr>
      <w:rPr>
        <w:rFonts w:ascii="Wingdings" w:hAnsi="Wingdings"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Courier New"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Courier New" w:hint="default"/>
      </w:rPr>
    </w:lvl>
    <w:lvl w:ilvl="8" w:tplc="04070005">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21"/>
  </w:num>
  <w:num w:numId="4">
    <w:abstractNumId w:val="20"/>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
  </w:num>
  <w:num w:numId="8">
    <w:abstractNumId w:val="3"/>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0"/>
  </w:num>
  <w:num w:numId="12">
    <w:abstractNumId w:val="26"/>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num>
  <w:num w:numId="15">
    <w:abstractNumId w:val="6"/>
  </w:num>
  <w:num w:numId="16">
    <w:abstractNumId w:val="12"/>
  </w:num>
  <w:num w:numId="17">
    <w:abstractNumId w:val="5"/>
  </w:num>
  <w:num w:numId="18">
    <w:abstractNumId w:val="24"/>
  </w:num>
  <w:num w:numId="19">
    <w:abstractNumId w:val="22"/>
  </w:num>
  <w:num w:numId="20">
    <w:abstractNumId w:val="16"/>
  </w:num>
  <w:num w:numId="21">
    <w:abstractNumId w:val="17"/>
  </w:num>
  <w:num w:numId="22">
    <w:abstractNumId w:val="19"/>
  </w:num>
  <w:num w:numId="23">
    <w:abstractNumId w:val="7"/>
  </w:num>
  <w:num w:numId="24">
    <w:abstractNumId w:val="8"/>
  </w:num>
  <w:num w:numId="25">
    <w:abstractNumId w:val="15"/>
  </w:num>
  <w:num w:numId="26">
    <w:abstractNumId w:val="23"/>
  </w:num>
  <w:num w:numId="27">
    <w:abstractNumId w:val="10"/>
  </w:num>
  <w:num w:numId="28">
    <w:abstractNumId w:val="1"/>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7CC3"/>
    <w:rsid w:val="00007E18"/>
    <w:rsid w:val="00045A16"/>
    <w:rsid w:val="00055DD4"/>
    <w:rsid w:val="00080BB3"/>
    <w:rsid w:val="000B6A8D"/>
    <w:rsid w:val="000E7696"/>
    <w:rsid w:val="00124E0A"/>
    <w:rsid w:val="001525CD"/>
    <w:rsid w:val="001B78C8"/>
    <w:rsid w:val="002C2127"/>
    <w:rsid w:val="002D5AC4"/>
    <w:rsid w:val="00302ED8"/>
    <w:rsid w:val="00356D70"/>
    <w:rsid w:val="003B1F78"/>
    <w:rsid w:val="003F18FF"/>
    <w:rsid w:val="00466C62"/>
    <w:rsid w:val="004B330C"/>
    <w:rsid w:val="00503130"/>
    <w:rsid w:val="00516FEE"/>
    <w:rsid w:val="00552530"/>
    <w:rsid w:val="005870C7"/>
    <w:rsid w:val="0063431F"/>
    <w:rsid w:val="006966C1"/>
    <w:rsid w:val="006D3BFA"/>
    <w:rsid w:val="00704F48"/>
    <w:rsid w:val="00720D4E"/>
    <w:rsid w:val="007324F2"/>
    <w:rsid w:val="00740910"/>
    <w:rsid w:val="0075173B"/>
    <w:rsid w:val="007609A8"/>
    <w:rsid w:val="00760AA1"/>
    <w:rsid w:val="007B0C25"/>
    <w:rsid w:val="007C33ED"/>
    <w:rsid w:val="00813D2E"/>
    <w:rsid w:val="008806DC"/>
    <w:rsid w:val="008A2C0F"/>
    <w:rsid w:val="008D7E0A"/>
    <w:rsid w:val="00900BCC"/>
    <w:rsid w:val="00904F1B"/>
    <w:rsid w:val="00915AA5"/>
    <w:rsid w:val="00997AB4"/>
    <w:rsid w:val="009C1E22"/>
    <w:rsid w:val="009C3D2A"/>
    <w:rsid w:val="009D65C6"/>
    <w:rsid w:val="00B25EE3"/>
    <w:rsid w:val="00B4246A"/>
    <w:rsid w:val="00B91693"/>
    <w:rsid w:val="00B9447F"/>
    <w:rsid w:val="00C66A20"/>
    <w:rsid w:val="00C82E48"/>
    <w:rsid w:val="00C92285"/>
    <w:rsid w:val="00CB66F2"/>
    <w:rsid w:val="00CE63A4"/>
    <w:rsid w:val="00DF2556"/>
    <w:rsid w:val="00E630D4"/>
    <w:rsid w:val="00E66C5D"/>
    <w:rsid w:val="00E81D33"/>
    <w:rsid w:val="00F0557F"/>
    <w:rsid w:val="00F157C1"/>
    <w:rsid w:val="00F30BCF"/>
    <w:rsid w:val="00F37CC3"/>
    <w:rsid w:val="00F705D4"/>
    <w:rsid w:val="00F977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C03AF"/>
  <w15:chartTrackingRefBased/>
  <w15:docId w15:val="{7212EFF1-7556-4DC1-882C-1C111D805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557F"/>
    <w:pPr>
      <w:spacing w:line="360" w:lineRule="auto"/>
    </w:pPr>
    <w:rPr>
      <w:rFonts w:ascii="Times New Roman" w:hAnsi="Times New Roman"/>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F37CC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904F1B"/>
    <w:pPr>
      <w:ind w:left="720"/>
      <w:contextualSpacing/>
    </w:pPr>
  </w:style>
  <w:style w:type="table" w:customStyle="1" w:styleId="Tabellenraster1">
    <w:name w:val="Tabellenraster1"/>
    <w:basedOn w:val="NormaleTabelle"/>
    <w:next w:val="Tabellenraster"/>
    <w:uiPriority w:val="39"/>
    <w:rsid w:val="00124E0A"/>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7609A8"/>
    <w:rPr>
      <w:sz w:val="16"/>
      <w:szCs w:val="16"/>
    </w:rPr>
  </w:style>
  <w:style w:type="paragraph" w:styleId="Kommentartext">
    <w:name w:val="annotation text"/>
    <w:basedOn w:val="Standard"/>
    <w:link w:val="KommentartextZchn"/>
    <w:uiPriority w:val="99"/>
    <w:semiHidden/>
    <w:unhideWhenUsed/>
    <w:rsid w:val="007609A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609A8"/>
    <w:rPr>
      <w:sz w:val="20"/>
      <w:szCs w:val="20"/>
    </w:rPr>
  </w:style>
  <w:style w:type="paragraph" w:styleId="Kommentarthema">
    <w:name w:val="annotation subject"/>
    <w:basedOn w:val="Kommentartext"/>
    <w:next w:val="Kommentartext"/>
    <w:link w:val="KommentarthemaZchn"/>
    <w:uiPriority w:val="99"/>
    <w:semiHidden/>
    <w:unhideWhenUsed/>
    <w:rsid w:val="007609A8"/>
    <w:rPr>
      <w:b/>
      <w:bCs/>
    </w:rPr>
  </w:style>
  <w:style w:type="character" w:customStyle="1" w:styleId="KommentarthemaZchn">
    <w:name w:val="Kommentarthema Zchn"/>
    <w:basedOn w:val="KommentartextZchn"/>
    <w:link w:val="Kommentarthema"/>
    <w:uiPriority w:val="99"/>
    <w:semiHidden/>
    <w:rsid w:val="007609A8"/>
    <w:rPr>
      <w:b/>
      <w:bCs/>
      <w:sz w:val="20"/>
      <w:szCs w:val="20"/>
    </w:rPr>
  </w:style>
  <w:style w:type="paragraph" w:styleId="Sprechblasentext">
    <w:name w:val="Balloon Text"/>
    <w:basedOn w:val="Standard"/>
    <w:link w:val="SprechblasentextZchn"/>
    <w:uiPriority w:val="99"/>
    <w:semiHidden/>
    <w:unhideWhenUsed/>
    <w:rsid w:val="007609A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609A8"/>
    <w:rPr>
      <w:rFonts w:ascii="Segoe UI" w:hAnsi="Segoe UI" w:cs="Segoe UI"/>
      <w:sz w:val="18"/>
      <w:szCs w:val="18"/>
    </w:rPr>
  </w:style>
  <w:style w:type="paragraph" w:styleId="Beschriftung">
    <w:name w:val="caption"/>
    <w:basedOn w:val="Standard"/>
    <w:next w:val="Standard"/>
    <w:uiPriority w:val="35"/>
    <w:unhideWhenUsed/>
    <w:qFormat/>
    <w:rsid w:val="001B78C8"/>
    <w:pPr>
      <w:spacing w:after="200" w:line="240" w:lineRule="auto"/>
      <w:jc w:val="both"/>
    </w:pPr>
    <w:rPr>
      <w:i/>
      <w:iCs/>
      <w:color w:val="44546A" w:themeColor="text2"/>
      <w:sz w:val="18"/>
      <w:szCs w:val="18"/>
    </w:rPr>
  </w:style>
  <w:style w:type="paragraph" w:styleId="StandardWeb">
    <w:name w:val="Normal (Web)"/>
    <w:basedOn w:val="Standard"/>
    <w:uiPriority w:val="99"/>
    <w:semiHidden/>
    <w:unhideWhenUsed/>
    <w:rsid w:val="001B78C8"/>
    <w:pPr>
      <w:spacing w:before="100" w:beforeAutospacing="1" w:after="100" w:afterAutospacing="1" w:line="240" w:lineRule="auto"/>
    </w:pPr>
    <w:rPr>
      <w:rFonts w:eastAsia="Times New Roman" w:cs="Times New Roman"/>
      <w:szCs w:val="24"/>
      <w:lang w:eastAsia="de-DE"/>
    </w:rPr>
  </w:style>
  <w:style w:type="character" w:styleId="Hyperlink">
    <w:name w:val="Hyperlink"/>
    <w:basedOn w:val="Absatz-Standardschriftart"/>
    <w:uiPriority w:val="99"/>
    <w:unhideWhenUsed/>
    <w:rsid w:val="00B25EE3"/>
    <w:rPr>
      <w:color w:val="0563C1" w:themeColor="hyperlink"/>
      <w:u w:val="single"/>
    </w:rPr>
  </w:style>
  <w:style w:type="character" w:styleId="NichtaufgelsteErwhnung">
    <w:name w:val="Unresolved Mention"/>
    <w:basedOn w:val="Absatz-Standardschriftart"/>
    <w:uiPriority w:val="99"/>
    <w:semiHidden/>
    <w:unhideWhenUsed/>
    <w:rsid w:val="00B25EE3"/>
    <w:rPr>
      <w:color w:val="605E5C"/>
      <w:shd w:val="clear" w:color="auto" w:fill="E1DFDD"/>
    </w:rPr>
  </w:style>
  <w:style w:type="paragraph" w:styleId="Kopfzeile">
    <w:name w:val="header"/>
    <w:basedOn w:val="Standard"/>
    <w:link w:val="KopfzeileZchn"/>
    <w:uiPriority w:val="99"/>
    <w:unhideWhenUsed/>
    <w:rsid w:val="00CB66F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B66F2"/>
    <w:rPr>
      <w:rFonts w:ascii="Times New Roman" w:hAnsi="Times New Roman"/>
      <w:sz w:val="24"/>
    </w:rPr>
  </w:style>
  <w:style w:type="paragraph" w:styleId="Fuzeile">
    <w:name w:val="footer"/>
    <w:basedOn w:val="Standard"/>
    <w:link w:val="FuzeileZchn"/>
    <w:uiPriority w:val="99"/>
    <w:unhideWhenUsed/>
    <w:rsid w:val="00CB66F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66F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9AED1-DA40-4072-B811-9E552CE3C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52</Words>
  <Characters>36871</Characters>
  <Application>Microsoft Office Word</Application>
  <DocSecurity>0</DocSecurity>
  <Lines>307</Lines>
  <Paragraphs>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Kreutzer</dc:creator>
  <cp:keywords/>
  <dc:description/>
  <cp:lastModifiedBy>Leo Kreutzer</cp:lastModifiedBy>
  <cp:revision>24</cp:revision>
  <cp:lastPrinted>2019-05-14T15:59:00Z</cp:lastPrinted>
  <dcterms:created xsi:type="dcterms:W3CDTF">2019-04-16T06:38:00Z</dcterms:created>
  <dcterms:modified xsi:type="dcterms:W3CDTF">2019-05-1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98ea3b-4691-3e8a-8481-9aa5fca0e2a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